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518F0B" w14:textId="1FD6A58A" w:rsidR="00C7461D" w:rsidRDefault="00C7461D" w:rsidP="00C7461D">
      <w:pPr>
        <w:pStyle w:val="2"/>
        <w:spacing w:line="240" w:lineRule="auto"/>
        <w:rPr>
          <w:rFonts w:ascii="Times New Roman" w:hAnsi="Times New Roman" w:cs="Times New Roman"/>
          <w:b/>
          <w:bCs w:val="0"/>
          <w:szCs w:val="24"/>
        </w:rPr>
      </w:pPr>
      <w:r>
        <w:rPr>
          <w:rFonts w:ascii="Times New Roman" w:hAnsi="Times New Roman" w:cs="Times New Roman"/>
          <w:b/>
          <w:bCs w:val="0"/>
          <w:szCs w:val="24"/>
        </w:rPr>
        <w:t>S</w:t>
      </w:r>
      <w:r w:rsidRPr="00F17295">
        <w:rPr>
          <w:rFonts w:ascii="Times New Roman" w:hAnsi="Times New Roman" w:cs="Times New Roman"/>
          <w:b/>
          <w:bCs w:val="0"/>
          <w:szCs w:val="24"/>
        </w:rPr>
        <w:t>upplements</w:t>
      </w:r>
    </w:p>
    <w:p w14:paraId="08996A84" w14:textId="23A14B9A" w:rsidR="002B0E66" w:rsidRPr="002B0E66" w:rsidRDefault="002B0E66" w:rsidP="002B0E66">
      <w:pPr>
        <w:rPr>
          <w:rFonts w:ascii="Times New Roman" w:hAnsi="Times New Roman" w:cs="Times New Roman"/>
        </w:rPr>
      </w:pPr>
      <w:r w:rsidRPr="002B0E66">
        <w:rPr>
          <w:rFonts w:ascii="Times New Roman" w:hAnsi="Times New Roman" w:cs="Times New Roman"/>
          <w:sz w:val="24"/>
          <w:szCs w:val="28"/>
        </w:rPr>
        <w:t>The three supplementary tables ar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tagonists of three </w:t>
      </w:r>
      <w:r w:rsidRPr="002B0E66">
        <w:rPr>
          <w:rFonts w:ascii="Times New Roman" w:hAnsi="Times New Roman" w:cs="Times New Roman"/>
          <w:color w:val="000000"/>
          <w:sz w:val="24"/>
          <w:szCs w:val="24"/>
        </w:rPr>
        <w:t>transient receptor potential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 (TRPs), including TRPA1, TRPV1, TRPV4, that we have discussed in the review and we consider these antagonists as potential drugs for COVID-19 treatment. </w:t>
      </w:r>
    </w:p>
    <w:p w14:paraId="7BE97993" w14:textId="77777777" w:rsidR="00C7461D" w:rsidRDefault="00C7461D" w:rsidP="00C7461D">
      <w:pPr>
        <w:spacing w:after="0" w:line="240" w:lineRule="auto"/>
        <w:ind w:firstLineChars="200" w:firstLine="480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Supplement Table 1. TRPA1 antagonists</w:t>
      </w:r>
    </w:p>
    <w:tbl>
      <w:tblPr>
        <w:tblStyle w:val="a5"/>
        <w:tblW w:w="10065" w:type="dxa"/>
        <w:tblInd w:w="-879" w:type="dxa"/>
        <w:tblLayout w:type="fixed"/>
        <w:tblLook w:val="04A0" w:firstRow="1" w:lastRow="0" w:firstColumn="1" w:lastColumn="0" w:noHBand="0" w:noVBand="1"/>
      </w:tblPr>
      <w:tblGrid>
        <w:gridCol w:w="2269"/>
        <w:gridCol w:w="2519"/>
        <w:gridCol w:w="1166"/>
        <w:gridCol w:w="1134"/>
        <w:gridCol w:w="1701"/>
        <w:gridCol w:w="1276"/>
      </w:tblGrid>
      <w:tr w:rsidR="00C7461D" w14:paraId="114FD7EF" w14:textId="77777777" w:rsidTr="008A4113">
        <w:tc>
          <w:tcPr>
            <w:tcW w:w="2269" w:type="dxa"/>
          </w:tcPr>
          <w:p w14:paraId="46EA01C6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Name </w:t>
            </w:r>
          </w:p>
        </w:tc>
        <w:tc>
          <w:tcPr>
            <w:tcW w:w="2519" w:type="dxa"/>
          </w:tcPr>
          <w:p w14:paraId="1A52EF0F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Structure </w:t>
            </w:r>
          </w:p>
        </w:tc>
        <w:tc>
          <w:tcPr>
            <w:tcW w:w="1166" w:type="dxa"/>
          </w:tcPr>
          <w:p w14:paraId="7AA9DC07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Activity species </w:t>
            </w:r>
          </w:p>
        </w:tc>
        <w:tc>
          <w:tcPr>
            <w:tcW w:w="1134" w:type="dxa"/>
          </w:tcPr>
          <w:p w14:paraId="616AE09E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Selectivity </w:t>
            </w:r>
          </w:p>
        </w:tc>
        <w:tc>
          <w:tcPr>
            <w:tcW w:w="1701" w:type="dxa"/>
          </w:tcPr>
          <w:p w14:paraId="5C37F2C6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IC50 value </w:t>
            </w:r>
          </w:p>
        </w:tc>
        <w:tc>
          <w:tcPr>
            <w:tcW w:w="1276" w:type="dxa"/>
          </w:tcPr>
          <w:p w14:paraId="69698CEA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Refs. </w:t>
            </w:r>
          </w:p>
        </w:tc>
      </w:tr>
      <w:tr w:rsidR="00C7461D" w14:paraId="6794500C" w14:textId="77777777" w:rsidTr="008A4113">
        <w:tc>
          <w:tcPr>
            <w:tcW w:w="2269" w:type="dxa"/>
          </w:tcPr>
          <w:p w14:paraId="3F1BA705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HC‐030031</w:t>
            </w:r>
          </w:p>
          <w:p w14:paraId="22E33153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2‐(1,3‐dimethyl‐2,6‐dioxo‐1,2,3,6‐tetrahydro‐7H‐purin‐7‐yl)‐N‐(4‐isopropylphenyl)acetamide</w:t>
            </w:r>
          </w:p>
        </w:tc>
        <w:tc>
          <w:tcPr>
            <w:tcW w:w="2519" w:type="dxa"/>
          </w:tcPr>
          <w:p w14:paraId="00E81413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2B760097" wp14:editId="6901632A">
                  <wp:extent cx="1462405" cy="1462405"/>
                  <wp:effectExtent l="0" t="0" r="4445" b="4445"/>
                  <wp:docPr id="78" name="图片 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8" name="图片 78"/>
                          <pic:cNvPicPr>
                            <a:picLocks noChangeAspect="1"/>
                          </pic:cNvPicPr>
                        </pic:nvPicPr>
                        <pic:blipFill>
                          <a:blip r:embed="rId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4624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66" w:type="dxa"/>
          </w:tcPr>
          <w:p w14:paraId="6256C4FD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ouse, rat, and human</w:t>
            </w:r>
          </w:p>
        </w:tc>
        <w:tc>
          <w:tcPr>
            <w:tcW w:w="1134" w:type="dxa"/>
          </w:tcPr>
          <w:p w14:paraId="35CFFE92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701" w:type="dxa"/>
          </w:tcPr>
          <w:p w14:paraId="0765F21F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6.2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human);</w:t>
            </w:r>
          </w:p>
          <w:p w14:paraId="6D0642E3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7.6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rat)</w:t>
            </w:r>
          </w:p>
        </w:tc>
        <w:tc>
          <w:tcPr>
            <w:tcW w:w="1276" w:type="dxa"/>
          </w:tcPr>
          <w:p w14:paraId="2440DE13" w14:textId="114FDFDD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/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&lt;EndNote&gt;&lt;Cite&gt;&lt;Author&gt;McNamara&lt;/Author&gt;&lt;Year&gt;2007&lt;/Year&gt;&lt;RecNum&gt;53&lt;/RecNum&gt;&lt;DisplayText&gt;(McNamara et al., 2007)&lt;/DisplayText&gt;&lt;record&gt;&lt;rec-number&gt;53&lt;/rec-number&gt;&lt;foreign-keys&gt;&lt;key app="EN" db-id="sdfpxe2tiezwvme02rnpa9ehsfr92taw2wsf" timestamp="1606991632"&gt;53&lt;/key&gt;&lt;/foreign-keys&gt;&lt;ref-type name="Journal Article"&gt;17&lt;/ref-type&gt;&lt;contributors&gt;&lt;authors&gt;&lt;author&gt;McNamara, C. R. &lt;/author&gt;&lt;author&gt;Mandel-Brehm, J. &lt;/author&gt;&lt;author&gt;Bautista, D. M. &lt;/author&gt;&lt;/authors&gt;&lt;/contributors&gt;&lt;titles&gt;&lt;title&gt;TRPA1 </w:instrText>
            </w:r>
            <w:r w:rsidR="00EC4F38">
              <w:rPr>
                <w:rFonts w:hint="eastAsia"/>
                <w:color w:val="000000"/>
                <w:sz w:val="24"/>
                <w:szCs w:val="24"/>
              </w:rPr>
              <w:instrText>mediates formalin</w:instrText>
            </w:r>
            <w:r w:rsidR="00EC4F38">
              <w:rPr>
                <w:rFonts w:hint="eastAsia"/>
                <w:color w:val="000000"/>
                <w:sz w:val="24"/>
                <w:szCs w:val="24"/>
              </w:rPr>
              <w:instrText>‐</w:instrText>
            </w:r>
            <w:r w:rsidR="00EC4F38">
              <w:rPr>
                <w:rFonts w:hint="eastAsia"/>
                <w:color w:val="000000"/>
                <w:sz w:val="24"/>
                <w:szCs w:val="24"/>
              </w:rPr>
              <w:instrText>induced pain&lt;/title&gt;&lt;secondary-title&gt;Proc Natl Acad Sci U S A&lt;/secondary-title&gt;&lt;/titles&gt;&lt;periodical&gt;&lt;full-title&gt;Proc Natl Acad Sci U S A&lt;/full-title&gt;&lt;/periodical&gt;&lt;pages&gt;13525-30&lt;/pages&gt;&lt;volume&gt;104&lt;/volume&gt;&lt;number&gt;33&lt;/number&gt;&lt;section&gt;1352</w:instrText>
            </w:r>
            <w:r w:rsidR="00EC4F38">
              <w:rPr>
                <w:color w:val="000000"/>
                <w:sz w:val="24"/>
                <w:szCs w:val="24"/>
              </w:rPr>
              <w:instrText>5&lt;/section&gt;&lt;dates&gt;&lt;year&gt;2007&lt;/year&gt;&lt;/dates&gt;&lt;urls&gt;&lt;/urls&gt;&lt;electronic-resource-num&gt;10.1073/pnas.0705924104&lt;/electronic-resource-num&gt;&lt;/record&gt;&lt;/Cite&gt;&lt;/EndNote&gt;</w:instrText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McNamara et al., 2007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0F4CDF61" w14:textId="77777777" w:rsidTr="008A4113">
        <w:tc>
          <w:tcPr>
            <w:tcW w:w="2269" w:type="dxa"/>
          </w:tcPr>
          <w:p w14:paraId="3FCFD1B3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AP18</w:t>
            </w:r>
          </w:p>
          <w:p w14:paraId="22AC84BD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4‐(4‐chlorophenyl)‐3‐methyl‐3‐buten‐2‐one oxime</w:t>
            </w:r>
          </w:p>
        </w:tc>
        <w:tc>
          <w:tcPr>
            <w:tcW w:w="2519" w:type="dxa"/>
          </w:tcPr>
          <w:p w14:paraId="4F6D0FCA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754638F1" wp14:editId="22036AF7">
                  <wp:extent cx="1462405" cy="1462405"/>
                  <wp:effectExtent l="0" t="0" r="4445" b="4445"/>
                  <wp:docPr id="77" name="图片 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" name="图片 77"/>
                          <pic:cNvPicPr>
                            <a:picLocks noChangeAspect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4624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66" w:type="dxa"/>
          </w:tcPr>
          <w:p w14:paraId="26039D03" w14:textId="77777777" w:rsidR="00C7461D" w:rsidRDefault="00C7461D" w:rsidP="008A4113">
            <w:pPr>
              <w:widowControl/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ouse, rat, and human</w:t>
            </w:r>
          </w:p>
          <w:p w14:paraId="73AB53C1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</w:tcPr>
          <w:p w14:paraId="0EB900E3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701" w:type="dxa"/>
          </w:tcPr>
          <w:p w14:paraId="6A63BBFC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3.1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human);</w:t>
            </w:r>
          </w:p>
          <w:p w14:paraId="0F2FA33E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8.8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rat);</w:t>
            </w:r>
          </w:p>
          <w:p w14:paraId="31963C32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4.5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mouse)</w:t>
            </w:r>
          </w:p>
        </w:tc>
        <w:tc>
          <w:tcPr>
            <w:tcW w:w="1276" w:type="dxa"/>
          </w:tcPr>
          <w:p w14:paraId="6B900641" w14:textId="11FB39F1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QZXRydXM8L0F1dGhvcj48WWVhcj4yMDA3PC9ZZWFyPjxS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QZXRydXM8L0F1dGhvcj48WWVhcj4yMDA3PC9ZZWFyPjxS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Petrus et al., 2007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3242E09C" w14:textId="77777777" w:rsidTr="008A4113">
        <w:tc>
          <w:tcPr>
            <w:tcW w:w="2269" w:type="dxa"/>
          </w:tcPr>
          <w:p w14:paraId="13225825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ChemBridge‐5861528</w:t>
            </w:r>
          </w:p>
          <w:p w14:paraId="279C36FE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N‐(4‐butan‐2‐ylphenyl)‐2‐(1,3‐dimethyl‐2,6‐dioxopurin‐7‐yl)acetamide</w:t>
            </w:r>
          </w:p>
        </w:tc>
        <w:tc>
          <w:tcPr>
            <w:tcW w:w="2519" w:type="dxa"/>
          </w:tcPr>
          <w:p w14:paraId="2EF686EA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782B517B" wp14:editId="30E1CE07">
                  <wp:extent cx="1462405" cy="1462405"/>
                  <wp:effectExtent l="0" t="0" r="4445" b="4445"/>
                  <wp:docPr id="76" name="图片 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" name="图片 76"/>
                          <pic:cNvPicPr>
                            <a:picLocks noChangeAspect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4624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66" w:type="dxa"/>
          </w:tcPr>
          <w:p w14:paraId="42A29447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Rat and human</w:t>
            </w:r>
          </w:p>
        </w:tc>
        <w:tc>
          <w:tcPr>
            <w:tcW w:w="1134" w:type="dxa"/>
          </w:tcPr>
          <w:p w14:paraId="721F3664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701" w:type="dxa"/>
          </w:tcPr>
          <w:p w14:paraId="327688EC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4.9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human); </w:t>
            </w:r>
          </w:p>
          <w:p w14:paraId="086FA379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0.3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rat)</w:t>
            </w:r>
          </w:p>
        </w:tc>
        <w:tc>
          <w:tcPr>
            <w:tcW w:w="1276" w:type="dxa"/>
          </w:tcPr>
          <w:p w14:paraId="3DDF155A" w14:textId="106186F0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/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&lt;EndNote&gt;&lt;Cite&gt;&lt;Author&gt;Wei&lt;/Author&gt;&lt;Year&gt;2009&lt;/Year&gt;&lt;RecNum&gt;55&lt;/RecNum&gt;&lt;DisplayText&gt;(Wei et al., 2009)&lt;/DisplayText&gt;&lt;record&gt;&lt;rec-number&gt;55&lt;/rec-number&gt;&lt;foreign-keys&gt;&lt;key app="EN" db-id="sdfpxe2tiezwvme02rnpa9ehsfr92taw2wsf" timestamp="1606991650"&gt;55&lt;/key&gt;&lt;/foreign-keys&gt;&lt;ref-type name="Journal Article"&gt;17&lt;/ref-type&gt;&lt;contributors&gt;&lt;authors&gt;&lt;author&gt;Wei, H. &lt;/author&gt;&lt;author&gt;Hamalainen, M. M. &lt;/author&gt;&lt;author&gt;Saarnilehto, M. &lt;/author&gt;&lt;author&gt;Koivisto, A.&lt;/author&gt;&lt;author&gt;Pertovaara, A.&lt;/author&gt;&lt;/authors&gt;&lt;/contributors&gt;&lt;titles&gt;&lt;title&gt;Attenuation of mechanical hypersensitivity by an antagonist of the TRPA1 ion channel in diabetic animals&lt;/title&gt;&lt;secondary-title&gt;Anesthesiology&lt;/secondary-title&gt;&lt;/titles&gt;&lt;periodical&gt;&lt;full-title&gt;Anesthesiology&lt;/full-title&gt;&lt;abbr-1&gt;Anesthesiology&lt;/abbr-1&gt;&lt;abbr-2&gt;Anesthesiology&lt;/abbr-2&gt;&lt;/periodical&gt;&lt;pages&gt;147-54&lt;/pages&gt;&lt;volume&gt;111&lt;/volume&gt;&lt;number&gt;1&lt;/number&gt;&lt;section&gt;147&lt;/section&gt;&lt;dates&gt;&lt;year&gt;2009&lt;/year&gt;&lt;/dates&gt;&lt;urls&gt;&lt;/urls&gt;&lt;/record&gt;&lt;/Cite&gt;&lt;/EndNote&gt;</w:instrText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Wei et al., 2009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69B32118" w14:textId="77777777" w:rsidTr="008A4113">
        <w:tc>
          <w:tcPr>
            <w:tcW w:w="2269" w:type="dxa"/>
          </w:tcPr>
          <w:p w14:paraId="4AAF7C04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A‐967079</w:t>
            </w:r>
          </w:p>
          <w:p w14:paraId="493579E6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(1E,3E)‐1‐(4‐fluorophenyl)‐2‐methyl‐1‐pentene‐3‐one oxime</w:t>
            </w:r>
          </w:p>
        </w:tc>
        <w:tc>
          <w:tcPr>
            <w:tcW w:w="2519" w:type="dxa"/>
          </w:tcPr>
          <w:p w14:paraId="23923B3B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61A99D36" wp14:editId="43010313">
                  <wp:extent cx="1462405" cy="1462405"/>
                  <wp:effectExtent l="0" t="0" r="4445" b="4445"/>
                  <wp:docPr id="75" name="图片 7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5" name="图片 75"/>
                          <pic:cNvPicPr>
                            <a:picLocks noChangeAspect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14624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66" w:type="dxa"/>
          </w:tcPr>
          <w:p w14:paraId="3BF715A2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ouse, rat, and human</w:t>
            </w:r>
          </w:p>
        </w:tc>
        <w:tc>
          <w:tcPr>
            <w:tcW w:w="1134" w:type="dxa"/>
          </w:tcPr>
          <w:p w14:paraId="1105C178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701" w:type="dxa"/>
          </w:tcPr>
          <w:p w14:paraId="24DBD55D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0.067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human); </w:t>
            </w:r>
          </w:p>
          <w:p w14:paraId="2095102D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0.289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rat)</w:t>
            </w:r>
          </w:p>
        </w:tc>
        <w:tc>
          <w:tcPr>
            <w:tcW w:w="1276" w:type="dxa"/>
          </w:tcPr>
          <w:p w14:paraId="119A5B74" w14:textId="6E7B8E5A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/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&lt;EndNote&gt;&lt;Cite&gt;&lt;Author&gt;McGaraughty&lt;/Author&gt;&lt;Year&gt;2010&lt;/Year&gt;&lt;RecNum&gt;56&lt;/RecNum&gt;&lt;DisplayText&gt;(McGaraughty et al., 2010)&lt;/DisplayText&gt;&lt;record&gt;&lt;rec-number&gt;56&lt;/rec-number&gt;&lt;foreign-keys&gt;&lt;key app="EN" db-id="sdfpxe2tiezwvme02rnpa9ehsfr92taw2wsf" timestamp="1606991654"&gt;56&lt;/key&gt;&lt;/foreign-keys&gt;&lt;ref-type name="Journal Article"&gt;17&lt;/ref-type&gt;&lt;contributors&gt;&lt;authors&gt;&lt;author&gt;McGaraughty, S.&lt;/author&gt;&lt;author&gt;Chu, K.L. &lt;/author&gt;&lt;author&gt;Perner, R.J. &lt;/author&gt;&lt;/authors&gt;&lt;/contributors&gt;&lt;titles&gt;&lt;title&gt;TRPA1 modulation of spontaneous and mechanically evoked firing of spinal neurons in uninjured, osteoarthritic, and inflamed rats&lt;/title&gt;&lt;secondary-title&gt;Mol Pain&lt;/secondary-title&gt;&lt;/titles&gt;&lt;periodical&gt;&lt;full-title&gt;Mol Pain&lt;/full-title&gt;&lt;/periodical&gt;&lt;pages&gt;14&lt;/pages&gt;&lt;volume&gt;6&lt;/volume&gt;&lt;section&gt;14&lt;/section&gt;&lt;dates&gt;&lt;year&gt;2010&lt;/year&gt;&lt;/dates&gt;&lt;urls&gt;&lt;/urls&gt;&lt;electronic-resource-num&gt;10.1186/1744-8069-6-14&lt;/electronic-resource-num&gt;&lt;/record&gt;&lt;/Cite&gt;&lt;/EndNote&gt;</w:instrText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McGaraughty et al., 2010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60C3350E" w14:textId="77777777" w:rsidTr="008A4113">
        <w:tc>
          <w:tcPr>
            <w:tcW w:w="2269" w:type="dxa"/>
          </w:tcPr>
          <w:p w14:paraId="18097927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AMG0902</w:t>
            </w:r>
          </w:p>
        </w:tc>
        <w:tc>
          <w:tcPr>
            <w:tcW w:w="2519" w:type="dxa"/>
          </w:tcPr>
          <w:p w14:paraId="3E798211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18DFBD4E" wp14:editId="5A6E2529">
                  <wp:extent cx="1462405" cy="403860"/>
                  <wp:effectExtent l="0" t="0" r="4445" b="0"/>
                  <wp:docPr id="79" name="图片 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" name="图片 79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2405" cy="4038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66" w:type="dxa"/>
          </w:tcPr>
          <w:p w14:paraId="567FA928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Rat and human</w:t>
            </w:r>
          </w:p>
        </w:tc>
        <w:tc>
          <w:tcPr>
            <w:tcW w:w="1134" w:type="dxa"/>
          </w:tcPr>
          <w:p w14:paraId="7A893B58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701" w:type="dxa"/>
          </w:tcPr>
          <w:p w14:paraId="7DB69AAC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0.071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rat);</w:t>
            </w:r>
          </w:p>
          <w:p w14:paraId="6158B47D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0.131 </w:t>
            </w: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μM</w:t>
            </w:r>
            <w:proofErr w:type="spellEnd"/>
          </w:p>
        </w:tc>
        <w:tc>
          <w:tcPr>
            <w:tcW w:w="1276" w:type="dxa"/>
          </w:tcPr>
          <w:p w14:paraId="231110EE" w14:textId="493299C2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TY2hlbmtlbDwvQXV0aG9yPjxZZWFyPjIwMTY8L1llYXI+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TY2hlbmtlbDwvQXV0aG9yPjxZZWFyPjIwMTY8L1llYXI+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 xml:space="preserve">(Lehto et al., 2016; Schenkel et al., </w:t>
            </w:r>
            <w:r w:rsidR="00EC4F38">
              <w:rPr>
                <w:noProof/>
                <w:color w:val="000000"/>
                <w:sz w:val="24"/>
                <w:szCs w:val="24"/>
              </w:rPr>
              <w:lastRenderedPageBreak/>
              <w:t>2016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</w:tbl>
    <w:p w14:paraId="3BD73593" w14:textId="77777777" w:rsidR="00C7461D" w:rsidRDefault="00C7461D" w:rsidP="00C7461D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4A2F19ED" w14:textId="694F8C7C" w:rsidR="00C7461D" w:rsidRDefault="00F726A1" w:rsidP="00C7461D">
      <w:pPr>
        <w:spacing w:after="0" w:line="24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Supplement </w:t>
      </w:r>
      <w:r w:rsidR="00C7461D">
        <w:rPr>
          <w:rFonts w:ascii="Times New Roman" w:hAnsi="Times New Roman" w:cs="Times New Roman"/>
          <w:color w:val="000000"/>
          <w:sz w:val="24"/>
          <w:szCs w:val="24"/>
        </w:rPr>
        <w:t>Table 2. TRPV1 antagonists</w:t>
      </w:r>
    </w:p>
    <w:tbl>
      <w:tblPr>
        <w:tblStyle w:val="a5"/>
        <w:tblW w:w="10065" w:type="dxa"/>
        <w:tblInd w:w="-885" w:type="dxa"/>
        <w:tblLayout w:type="fixed"/>
        <w:tblLook w:val="04A0" w:firstRow="1" w:lastRow="0" w:firstColumn="1" w:lastColumn="0" w:noHBand="0" w:noVBand="1"/>
      </w:tblPr>
      <w:tblGrid>
        <w:gridCol w:w="2269"/>
        <w:gridCol w:w="2552"/>
        <w:gridCol w:w="1134"/>
        <w:gridCol w:w="1275"/>
        <w:gridCol w:w="1843"/>
        <w:gridCol w:w="992"/>
      </w:tblGrid>
      <w:tr w:rsidR="00C7461D" w14:paraId="7C9603E5" w14:textId="77777777" w:rsidTr="008A4113">
        <w:tc>
          <w:tcPr>
            <w:tcW w:w="2269" w:type="dxa"/>
          </w:tcPr>
          <w:p w14:paraId="0C02648E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Name </w:t>
            </w:r>
          </w:p>
        </w:tc>
        <w:tc>
          <w:tcPr>
            <w:tcW w:w="2552" w:type="dxa"/>
          </w:tcPr>
          <w:p w14:paraId="52D84BB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Structure </w:t>
            </w:r>
          </w:p>
        </w:tc>
        <w:tc>
          <w:tcPr>
            <w:tcW w:w="1134" w:type="dxa"/>
          </w:tcPr>
          <w:p w14:paraId="4EDC904E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Activity species </w:t>
            </w:r>
          </w:p>
        </w:tc>
        <w:tc>
          <w:tcPr>
            <w:tcW w:w="1275" w:type="dxa"/>
          </w:tcPr>
          <w:p w14:paraId="7E98D35A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Selectivity </w:t>
            </w:r>
          </w:p>
        </w:tc>
        <w:tc>
          <w:tcPr>
            <w:tcW w:w="1843" w:type="dxa"/>
          </w:tcPr>
          <w:p w14:paraId="47F12DCA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IC50 value </w:t>
            </w:r>
          </w:p>
        </w:tc>
        <w:tc>
          <w:tcPr>
            <w:tcW w:w="992" w:type="dxa"/>
          </w:tcPr>
          <w:p w14:paraId="0A766F3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Refs. </w:t>
            </w:r>
          </w:p>
        </w:tc>
      </w:tr>
      <w:tr w:rsidR="00C7461D" w14:paraId="4D274049" w14:textId="77777777" w:rsidTr="008A4113">
        <w:tc>
          <w:tcPr>
            <w:tcW w:w="2269" w:type="dxa"/>
          </w:tcPr>
          <w:p w14:paraId="222063C0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Capsazepine</w:t>
            </w:r>
            <w:proofErr w:type="spellEnd"/>
          </w:p>
          <w:p w14:paraId="4F9F8475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N‐[2‐(4‐chlorophenyl)ethyl]</w:t>
            </w:r>
          </w:p>
          <w:p w14:paraId="35A94FD3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</w:p>
          <w:p w14:paraId="3B682AE4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 ‐1,3,4,5‐tetrahydro‐7,8‐dihydroxy‐2H‐2‐benzazepine‐2‐carbothioamide</w:t>
            </w:r>
          </w:p>
        </w:tc>
        <w:tc>
          <w:tcPr>
            <w:tcW w:w="2552" w:type="dxa"/>
          </w:tcPr>
          <w:p w14:paraId="2642537B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4E948F34" wp14:editId="34469AA7">
                  <wp:extent cx="1483360" cy="1483360"/>
                  <wp:effectExtent l="0" t="0" r="2540" b="2540"/>
                  <wp:docPr id="74" name="图片 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" name="图片 74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598969AD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Rat, and human</w:t>
            </w:r>
          </w:p>
        </w:tc>
        <w:tc>
          <w:tcPr>
            <w:tcW w:w="1275" w:type="dxa"/>
          </w:tcPr>
          <w:p w14:paraId="07A80371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5398C79D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420–562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rat)</w:t>
            </w:r>
          </w:p>
          <w:p w14:paraId="272EA967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58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human)</w:t>
            </w:r>
          </w:p>
          <w:p w14:paraId="4425A651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992" w:type="dxa"/>
          </w:tcPr>
          <w:p w14:paraId="736A395B" w14:textId="54AB38A1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/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&lt;EndNote&gt;&lt;Cite&gt;&lt;Author&gt;Bevan&lt;/Author&gt;&lt;Year&gt;1992&lt;/Year&gt;&lt;RecNum&gt;59&lt;/RecNum&gt;&lt;DisplayText&gt;(Bevan et al., 1992)&lt;/DisplayText&gt;&lt;record&gt;&lt;rec-number&gt;59&lt;/rec-number&gt;&lt;foreign-keys&gt;&lt;key app="EN" db-id="sdfpxe2tiezwvme02rnpa9ehsfr92taw2wsf" timestamp="1606991676"&gt;59&lt;/key&gt;&lt;/foreign-keys&gt;&lt;ref-type name="Journal Article"&gt;17&lt;/ref-type&gt;&lt;contributors&gt;&lt;authors&gt;&lt;author&gt;Bevan, S. &lt;/author&gt;&lt;author&gt;Hothi, S. &lt;/author&gt;&lt;author&gt;Hughes, G. &lt;/author&gt;&lt;author&gt;James, I.F. &lt;/author&gt;&lt;author&gt;Rang, H.P. &lt;/author&gt;&lt;author&gt;Shah, K. &lt;/author&gt;&lt;author&gt;Walpole, C.S.J. &lt;/author&gt;&lt;author&gt;Yeats, J.C.&lt;/author&gt;&lt;/authors&gt;&lt;/contributors&gt;&lt;titles&gt;&lt;title&gt;Capsazepine a competitive antagonist of the sensory neurone excitant capsaicin&lt;/title&gt;&lt;secondary-title&gt;Br. J. Pharmacol.&lt;/secondary-title&gt;&lt;/titles&gt;&lt;periodical&gt;&lt;full-title&gt;Br. J. Pharmacol.&lt;/full-title&gt;&lt;/periodical&gt;&lt;pages&gt;544-552&lt;/pages&gt;&lt;volume&gt;107&lt;/volume&gt;&lt;number&gt;2&lt;/number&gt;&lt;section&gt;544&lt;/section&gt;&lt;dates&gt;&lt;year&gt;1992&lt;/year&gt;&lt;pub-dates&gt;&lt;date&gt;Oct&lt;/date&gt;&lt;/pub-dates&gt;&lt;/dates&gt;&lt;urls&gt;&lt;/urls&gt;&lt;/record&gt;&lt;/Cite&gt;&lt;/EndNote&gt;</w:instrText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Bevan et al., 1992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6121FBAC" w14:textId="77777777" w:rsidTr="008A4113">
        <w:tc>
          <w:tcPr>
            <w:tcW w:w="2269" w:type="dxa"/>
          </w:tcPr>
          <w:p w14:paraId="75D9FD78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SB‐705498</w:t>
            </w:r>
          </w:p>
          <w:p w14:paraId="46DDD356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N‐(2‐bromophenyl)‐N′‐[(3R)‐1‐[5‐(trifluoromethyl)‐2‐pyridinyl]‐3‐pyrrolidinyl]‐urea</w:t>
            </w:r>
          </w:p>
        </w:tc>
        <w:tc>
          <w:tcPr>
            <w:tcW w:w="2552" w:type="dxa"/>
          </w:tcPr>
          <w:p w14:paraId="4701761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13A7CD91" wp14:editId="2785DF70">
                  <wp:extent cx="1483360" cy="1483360"/>
                  <wp:effectExtent l="0" t="0" r="2540" b="2540"/>
                  <wp:docPr id="73" name="图片 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" name="图片 73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1E1B2C44" w14:textId="77777777" w:rsidR="00C7461D" w:rsidRDefault="00C7461D" w:rsidP="008A4113">
            <w:pPr>
              <w:widowControl/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ouse, rat, and human</w:t>
            </w:r>
          </w:p>
        </w:tc>
        <w:tc>
          <w:tcPr>
            <w:tcW w:w="1275" w:type="dxa"/>
          </w:tcPr>
          <w:p w14:paraId="137DE82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603EC8A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0.9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rat);</w:t>
            </w:r>
          </w:p>
          <w:p w14:paraId="63A55F66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3–6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human)</w:t>
            </w:r>
          </w:p>
          <w:p w14:paraId="5A49C1FE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992" w:type="dxa"/>
          </w:tcPr>
          <w:p w14:paraId="5AA4035D" w14:textId="6806ED12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HdW50aG9ycGU8L0F1dGhvcj48WWVhcj4yMDA3PC9ZZWFy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HdW50aG9ycGU8L0F1dGhvcj48WWVhcj4yMDA3PC9ZZWFy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Gunthorpe et al., 2007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7DF69980" w14:textId="77777777" w:rsidTr="008A4113">
        <w:tc>
          <w:tcPr>
            <w:tcW w:w="2269" w:type="dxa"/>
          </w:tcPr>
          <w:p w14:paraId="6FC0DD1C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AMG‐517</w:t>
            </w:r>
          </w:p>
          <w:p w14:paraId="54EF5D07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N‐[4‐[[6‐[4‐(trifluoromethyl)phenyl]‐4‐pyrimidinyl]oxy]‐2‐benzothiazolyl]‐acetamide</w:t>
            </w:r>
          </w:p>
        </w:tc>
        <w:tc>
          <w:tcPr>
            <w:tcW w:w="2552" w:type="dxa"/>
          </w:tcPr>
          <w:p w14:paraId="7DD0B812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55D98229" wp14:editId="14633AC2">
                  <wp:extent cx="1483360" cy="1483360"/>
                  <wp:effectExtent l="0" t="0" r="2540" b="2540"/>
                  <wp:docPr id="72" name="图片 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" name="图片 72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4B328545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ouse, rat, dog, monkey  and human</w:t>
            </w:r>
          </w:p>
        </w:tc>
        <w:tc>
          <w:tcPr>
            <w:tcW w:w="1275" w:type="dxa"/>
          </w:tcPr>
          <w:p w14:paraId="6C2F9649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78A54FC6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0.5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rat);</w:t>
            </w:r>
          </w:p>
          <w:p w14:paraId="78F2567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0.9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human)</w:t>
            </w:r>
          </w:p>
          <w:p w14:paraId="03EAFC1B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992" w:type="dxa"/>
          </w:tcPr>
          <w:p w14:paraId="68D63D32" w14:textId="7A68E64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CbHVtPC9BdXRob3I+PFllYXI+MjAxMDwvWWVhcj48UmVj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CbHVtPC9BdXRob3I+PFllYXI+MjAxMDwvWWVhcj48UmVj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Blum et al., 2010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24C586B4" w14:textId="77777777" w:rsidTr="008A4113">
        <w:tc>
          <w:tcPr>
            <w:tcW w:w="2269" w:type="dxa"/>
          </w:tcPr>
          <w:p w14:paraId="786BCABE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ABT‐102</w:t>
            </w:r>
          </w:p>
          <w:p w14:paraId="5A4DD5FB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(R)‐1‐(5‐tert‐butyl‐2,3‐dihydro‐1H‐inden‐1‐yl)‐3‐(1H‐indazol‐4‐yl)urea</w:t>
            </w:r>
          </w:p>
        </w:tc>
        <w:tc>
          <w:tcPr>
            <w:tcW w:w="2552" w:type="dxa"/>
          </w:tcPr>
          <w:p w14:paraId="7716DADE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3DD1F27A" wp14:editId="3A500F88">
                  <wp:extent cx="1483360" cy="1483360"/>
                  <wp:effectExtent l="0" t="0" r="2540" b="2540"/>
                  <wp:docPr id="71" name="图片 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" name="图片 7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42D76AF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Rat, and human</w:t>
            </w:r>
          </w:p>
        </w:tc>
        <w:tc>
          <w:tcPr>
            <w:tcW w:w="1275" w:type="dxa"/>
          </w:tcPr>
          <w:p w14:paraId="5D2E4F6E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54AA0B6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1–16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rat);</w:t>
            </w:r>
          </w:p>
          <w:p w14:paraId="1A850D9F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5–7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human)</w:t>
            </w:r>
          </w:p>
        </w:tc>
        <w:tc>
          <w:tcPr>
            <w:tcW w:w="992" w:type="dxa"/>
          </w:tcPr>
          <w:p w14:paraId="7D684900" w14:textId="7832D08D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TdXJvd3k8L0F1dGhvcj48WWVhcj4yMDA4PC9ZZWFyPjxS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TdXJvd3k8L0F1dGhvcj48WWVhcj4yMDA4PC9ZZWFyPjxS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Surowy et al., 2008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040D0B03" w14:textId="77777777" w:rsidTr="008A4113">
        <w:tc>
          <w:tcPr>
            <w:tcW w:w="2269" w:type="dxa"/>
          </w:tcPr>
          <w:p w14:paraId="48CD6B0D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lastRenderedPageBreak/>
              <w:t>MK‐2295/NGD8243</w:t>
            </w:r>
          </w:p>
          <w:p w14:paraId="0B90AC64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N‐[4‐(trifluoromethyl)phenyl]‐7‐[4‐(trifluoromethyl)pyridin‐3‐yl]quinazolin‐4‐amine</w:t>
            </w:r>
          </w:p>
        </w:tc>
        <w:tc>
          <w:tcPr>
            <w:tcW w:w="2552" w:type="dxa"/>
          </w:tcPr>
          <w:p w14:paraId="4832239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2C70ACC0" wp14:editId="799FFB24">
                  <wp:extent cx="1483360" cy="1483360"/>
                  <wp:effectExtent l="0" t="0" r="2540" b="2540"/>
                  <wp:docPr id="70" name="图片 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" name="图片 70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468B1DB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ouse, rat and human</w:t>
            </w:r>
          </w:p>
        </w:tc>
        <w:tc>
          <w:tcPr>
            <w:tcW w:w="1275" w:type="dxa"/>
          </w:tcPr>
          <w:p w14:paraId="620087A4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49609052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0.3–6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human)</w:t>
            </w:r>
          </w:p>
        </w:tc>
        <w:tc>
          <w:tcPr>
            <w:tcW w:w="992" w:type="dxa"/>
          </w:tcPr>
          <w:p w14:paraId="188D694A" w14:textId="4B88C559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/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&lt;EndNote&gt;&lt;Cite&gt;&lt;Author&gt;Information&lt;/Author&gt;&lt;Year&gt;2020&lt;/Year&gt;&lt;RecNum&gt;704&lt;/RecNum&gt;&lt;DisplayText&gt;(Information, 2020)&lt;/DisplayText&gt;&lt;record&gt;&lt;rec-number&gt;704&lt;/rec-number&gt;&lt;foreign-keys&gt;&lt;key app="EN" db-id="sdfpxe2tiezwvme02rnpa9ehsfr92taw2wsf" timestamp="1607178181"&gt;704&lt;/key&gt;&lt;/foreign-keys&gt;&lt;ref-type name="Journal Article"&gt;17&lt;/ref-type&gt;&lt;contributors&gt;&lt;authors&gt;&lt;author&gt;National Center for Biotechnology Information&lt;/author&gt;&lt;/authors&gt;&lt;/contributors&gt;&lt;titles&gt;&lt;title&gt;PubChem Compound Summary for CID 56603682&lt;/title&gt;&lt;secondary-title&gt;National Center for Biotechnology Information&lt;/secondary-title&gt;&lt;/titles&gt;&lt;periodical&gt;&lt;full-title&gt;National Center for Biotechnology Information&lt;/full-title&gt;&lt;/periodical&gt;&lt;dates&gt;&lt;year&gt;2020&lt;/year&gt;&lt;/dates&gt;&lt;urls&gt;&lt;related-urls&gt;&lt;url&gt;https://pubchem.ncbi.nlm.nih.gov/compound/56603682.&lt;/url&gt;&lt;/related-urls&gt;&lt;/urls&gt;&lt;/record&gt;&lt;/Cite&gt;&lt;/EndNote&gt;</w:instrText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Information, 2020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5D0628AE" w14:textId="77777777" w:rsidTr="008A4113">
        <w:tc>
          <w:tcPr>
            <w:tcW w:w="2269" w:type="dxa"/>
          </w:tcPr>
          <w:p w14:paraId="036C1E60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AZD‐1386</w:t>
            </w:r>
          </w:p>
          <w:p w14:paraId="65D609C3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(S)‐N‐(1‐(4‐(tert‐butyl)phenyl)ethyl)‐2‐(6,7‐difluoro‐1H‐benzo[d]imidazol‐1‐yl)acetamide</w:t>
            </w:r>
          </w:p>
        </w:tc>
        <w:tc>
          <w:tcPr>
            <w:tcW w:w="2552" w:type="dxa"/>
          </w:tcPr>
          <w:p w14:paraId="5F416337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09729987" wp14:editId="0C7896DB">
                  <wp:extent cx="1483360" cy="1483360"/>
                  <wp:effectExtent l="0" t="0" r="2540" b="2540"/>
                  <wp:docPr id="69" name="图片 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" name="图片 69"/>
                          <pic:cNvPicPr>
                            <a:picLocks noChangeAspect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6A882BF7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Human </w:t>
            </w:r>
          </w:p>
        </w:tc>
        <w:tc>
          <w:tcPr>
            <w:tcW w:w="1275" w:type="dxa"/>
          </w:tcPr>
          <w:p w14:paraId="050B8DA8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2746213A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25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</w:p>
        </w:tc>
        <w:tc>
          <w:tcPr>
            <w:tcW w:w="992" w:type="dxa"/>
          </w:tcPr>
          <w:p w14:paraId="48757494" w14:textId="6F86ADEA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RdWlkaW5nPC9BdXRob3I+PFllYXI+MjAxMzwvWWVhcj48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RdWlkaW5nPC9BdXRob3I+PFllYXI+MjAxMzwvWWVhcj48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Krarup et al., 2011; Quiding et al., 2013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40FF549A" w14:textId="77777777" w:rsidTr="008A4113">
        <w:tc>
          <w:tcPr>
            <w:tcW w:w="2269" w:type="dxa"/>
          </w:tcPr>
          <w:p w14:paraId="50539006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JTS‐653</w:t>
            </w:r>
          </w:p>
          <w:p w14:paraId="30C916D7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(3S)‐3‐(hydroxymethyl)‐4‐(5‐methylpyridin‐2‐yl)‐N‐[6‐(2,2,2‐trifluoroethoxy)pyridin‐3‐yl]‐3,4‐dihydro‐2H‐benzo[b][1,4]oxazine‐8‐carboxamide</w:t>
            </w:r>
          </w:p>
        </w:tc>
        <w:tc>
          <w:tcPr>
            <w:tcW w:w="2552" w:type="dxa"/>
          </w:tcPr>
          <w:p w14:paraId="2D7DF5B9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093FF5A0" wp14:editId="75BEB916">
                  <wp:extent cx="1483360" cy="1483360"/>
                  <wp:effectExtent l="0" t="0" r="2540" b="2540"/>
                  <wp:docPr id="68" name="图片 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" name="图片 68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544875D9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ouse, rat and human</w:t>
            </w:r>
          </w:p>
        </w:tc>
        <w:tc>
          <w:tcPr>
            <w:tcW w:w="1275" w:type="dxa"/>
          </w:tcPr>
          <w:p w14:paraId="7ADDF625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3038F45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0.347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rat);</w:t>
            </w:r>
          </w:p>
          <w:p w14:paraId="14033E46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0.32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human)</w:t>
            </w:r>
          </w:p>
        </w:tc>
        <w:tc>
          <w:tcPr>
            <w:tcW w:w="992" w:type="dxa"/>
          </w:tcPr>
          <w:p w14:paraId="5B78B688" w14:textId="20732B5C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LaXRhZ2F3YTwvQXV0aG9yPjxZZWFyPjIwMTI8L1llYXI+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LaXRhZ2F3YTwvQXV0aG9yPjxZZWFyPjIwMTI8L1llYXI+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Kitagawa et al., 2012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140A8C9E" w14:textId="77777777" w:rsidTr="008A4113">
        <w:tc>
          <w:tcPr>
            <w:tcW w:w="2269" w:type="dxa"/>
          </w:tcPr>
          <w:p w14:paraId="1E5D5F94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Mavatrep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 xml:space="preserve"> (JNJ‐39439335)</w:t>
            </w:r>
          </w:p>
          <w:p w14:paraId="7F287D1D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trans‐2‐(2‐{2‐[2‐(4‐trifluoromethyl‐phenyl)‐vinyl]‐1H‐benzimidazol‐5‐yl}xx‐phenyl)‐propan‐2‐ol</w:t>
            </w:r>
          </w:p>
        </w:tc>
        <w:tc>
          <w:tcPr>
            <w:tcW w:w="2552" w:type="dxa"/>
          </w:tcPr>
          <w:p w14:paraId="4F54C542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30CF8983" wp14:editId="24DB3EA2">
                  <wp:extent cx="1483360" cy="1483360"/>
                  <wp:effectExtent l="0" t="0" r="2540" b="2540"/>
                  <wp:docPr id="67" name="图片 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" name="图片 67"/>
                          <pic:cNvPicPr>
                            <a:picLocks noChangeAspect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02205B68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Human </w:t>
            </w:r>
          </w:p>
        </w:tc>
        <w:tc>
          <w:tcPr>
            <w:tcW w:w="1275" w:type="dxa"/>
          </w:tcPr>
          <w:p w14:paraId="2E5F63DF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1C87399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4.6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</w:p>
        </w:tc>
        <w:tc>
          <w:tcPr>
            <w:tcW w:w="992" w:type="dxa"/>
          </w:tcPr>
          <w:p w14:paraId="0AB9C6C1" w14:textId="0969F03F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NYW5pdHBpc2l0a3VsPC9BdXRob3I+PFllYXI+MjAxODwv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NYW5pdHBpc2l0a3VsPC9BdXRob3I+PFllYXI+MjAxODwv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Parsons et al., 2015; Manitpisitkul et al., 2018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</w:tbl>
    <w:p w14:paraId="73C14D35" w14:textId="77777777" w:rsidR="00C7461D" w:rsidRDefault="00C7461D" w:rsidP="00C7461D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9BBD2DA" w14:textId="7F73A47A" w:rsidR="00C7461D" w:rsidRDefault="00F726A1" w:rsidP="00C7461D">
      <w:pPr>
        <w:spacing w:after="0" w:line="24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Supplement </w:t>
      </w:r>
      <w:r w:rsidR="00C7461D">
        <w:rPr>
          <w:rFonts w:ascii="Times New Roman" w:hAnsi="Times New Roman" w:cs="Times New Roman"/>
          <w:color w:val="000000"/>
          <w:sz w:val="24"/>
          <w:szCs w:val="24"/>
        </w:rPr>
        <w:t>Table 3. TRPV4 antagonists</w:t>
      </w:r>
    </w:p>
    <w:tbl>
      <w:tblPr>
        <w:tblStyle w:val="a5"/>
        <w:tblW w:w="10065" w:type="dxa"/>
        <w:tblInd w:w="-885" w:type="dxa"/>
        <w:tblLayout w:type="fixed"/>
        <w:tblLook w:val="04A0" w:firstRow="1" w:lastRow="0" w:firstColumn="1" w:lastColumn="0" w:noHBand="0" w:noVBand="1"/>
      </w:tblPr>
      <w:tblGrid>
        <w:gridCol w:w="2269"/>
        <w:gridCol w:w="2552"/>
        <w:gridCol w:w="1134"/>
        <w:gridCol w:w="1275"/>
        <w:gridCol w:w="1843"/>
        <w:gridCol w:w="992"/>
      </w:tblGrid>
      <w:tr w:rsidR="00C7461D" w14:paraId="4EEABD60" w14:textId="77777777" w:rsidTr="008A4113">
        <w:tc>
          <w:tcPr>
            <w:tcW w:w="2269" w:type="dxa"/>
          </w:tcPr>
          <w:p w14:paraId="1594E4EB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Name </w:t>
            </w:r>
          </w:p>
        </w:tc>
        <w:tc>
          <w:tcPr>
            <w:tcW w:w="2552" w:type="dxa"/>
          </w:tcPr>
          <w:p w14:paraId="0C1EB82F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Structure </w:t>
            </w:r>
          </w:p>
        </w:tc>
        <w:tc>
          <w:tcPr>
            <w:tcW w:w="1134" w:type="dxa"/>
          </w:tcPr>
          <w:p w14:paraId="118C8804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Activity species </w:t>
            </w:r>
          </w:p>
        </w:tc>
        <w:tc>
          <w:tcPr>
            <w:tcW w:w="1275" w:type="dxa"/>
          </w:tcPr>
          <w:p w14:paraId="574AC9F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Selectivity </w:t>
            </w:r>
          </w:p>
        </w:tc>
        <w:tc>
          <w:tcPr>
            <w:tcW w:w="1843" w:type="dxa"/>
          </w:tcPr>
          <w:p w14:paraId="6B339BCA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IC50 value (human)</w:t>
            </w:r>
          </w:p>
        </w:tc>
        <w:tc>
          <w:tcPr>
            <w:tcW w:w="992" w:type="dxa"/>
          </w:tcPr>
          <w:p w14:paraId="35EC8D05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Refs. </w:t>
            </w:r>
          </w:p>
        </w:tc>
      </w:tr>
      <w:tr w:rsidR="00C7461D" w14:paraId="40D17707" w14:textId="77777777" w:rsidTr="008A4113">
        <w:tc>
          <w:tcPr>
            <w:tcW w:w="2269" w:type="dxa"/>
          </w:tcPr>
          <w:p w14:paraId="1E6FED6F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Ruthenium red</w:t>
            </w:r>
          </w:p>
        </w:tc>
        <w:tc>
          <w:tcPr>
            <w:tcW w:w="2552" w:type="dxa"/>
          </w:tcPr>
          <w:p w14:paraId="46F481D5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</w:tcPr>
          <w:p w14:paraId="2D259F4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Rat human and porcine</w:t>
            </w:r>
          </w:p>
        </w:tc>
        <w:tc>
          <w:tcPr>
            <w:tcW w:w="1275" w:type="dxa"/>
          </w:tcPr>
          <w:p w14:paraId="175CF51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Nonselective</w:t>
            </w:r>
          </w:p>
        </w:tc>
        <w:tc>
          <w:tcPr>
            <w:tcW w:w="1843" w:type="dxa"/>
          </w:tcPr>
          <w:p w14:paraId="6432211B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14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</w:p>
        </w:tc>
        <w:tc>
          <w:tcPr>
            <w:tcW w:w="992" w:type="dxa"/>
          </w:tcPr>
          <w:p w14:paraId="722CEEC9" w14:textId="41759084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WaW5jZW50PC9BdXRob3I+PFllYXI+MjAwOTwvWWVhcj48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WaW5jZW50PC9BdXRob3I+PFllYXI+MjAwOTwvWWVhcj48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Nilius et al., 2004; Vincent et al., 2009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7554F4D2" w14:textId="77777777" w:rsidTr="008A4113">
        <w:tc>
          <w:tcPr>
            <w:tcW w:w="2269" w:type="dxa"/>
          </w:tcPr>
          <w:p w14:paraId="3ED0117F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lastRenderedPageBreak/>
              <w:t>RN‐1734</w:t>
            </w:r>
          </w:p>
          <w:p w14:paraId="4F3C19B1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(2,4‐dichloro‐N‐isopropyl‐N‐(2‐isopropylaminoethyl)benzene sulfonamide)</w:t>
            </w:r>
          </w:p>
        </w:tc>
        <w:tc>
          <w:tcPr>
            <w:tcW w:w="2552" w:type="dxa"/>
          </w:tcPr>
          <w:p w14:paraId="4FB26BFF" w14:textId="77777777" w:rsidR="00C7461D" w:rsidRDefault="00C7461D" w:rsidP="008A4113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09FE90BD" wp14:editId="06036BDE">
                  <wp:extent cx="1483360" cy="1483360"/>
                  <wp:effectExtent l="0" t="0" r="2540" b="2540"/>
                  <wp:docPr id="66" name="图片 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图片 66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0AE60788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ouse, rat and human</w:t>
            </w:r>
          </w:p>
        </w:tc>
        <w:tc>
          <w:tcPr>
            <w:tcW w:w="1275" w:type="dxa"/>
          </w:tcPr>
          <w:p w14:paraId="35BBA37B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7A7B6C9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2.3 </w:t>
            </w:r>
            <w:proofErr w:type="spellStart"/>
            <w:r>
              <w:rPr>
                <w:color w:val="000000"/>
                <w:sz w:val="24"/>
                <w:szCs w:val="24"/>
              </w:rPr>
              <w:t>μM</w:t>
            </w:r>
            <w:proofErr w:type="spellEnd"/>
          </w:p>
        </w:tc>
        <w:tc>
          <w:tcPr>
            <w:tcW w:w="992" w:type="dxa"/>
          </w:tcPr>
          <w:p w14:paraId="6C00CA12" w14:textId="445C846A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/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&lt;EndNote&gt;&lt;Cite&gt;&lt;Author&gt;Vincent&lt;/Author&gt;&lt;Year&gt;2009&lt;/Year&gt;&lt;RecNum&gt;69&lt;/RecNum&gt;&lt;DisplayText&gt;(Vincent et al., 2009)&lt;/DisplayText&gt;&lt;record&gt;&lt;rec-number&gt;69&lt;/rec-number&gt;&lt;foreign-keys&gt;&lt;key app="EN" db-id="sdfpxe2tiezwvme02rnpa9ehsfr92taw2wsf" timestamp="1606991808"&gt;69&lt;/key&gt;&lt;/foreign-keys&gt;&lt;ref-type name="Journal Article"&gt;17&lt;/ref-type&gt;&lt;contributors&gt;&lt;authors&gt;&lt;author&gt;Vincent, F.&lt;/author&gt;&lt;author&gt;Acevedo, A.&lt;/author&gt;&lt;author&gt;Nguyen, M. T.&lt;/author&gt;&lt;author&gt;Dourado, M.&lt;/author&gt;&lt;author&gt;DeFalco, J.&lt;/author&gt;&lt;author&gt;Gustafson, A.&lt;/author&gt;&lt;author&gt;Spiro, P.&lt;/author&gt;&lt;author&gt;Emerling, D. E.&lt;/author&gt;&lt;author&gt;Kelly, M. G.&lt;/author&gt;&lt;author&gt;Duncton, M. A.&lt;/author&gt;&lt;/authors&gt;&lt;/contributors&gt;&lt;auth-address&gt;In Vitro Pharmacology Department, Renovis, Inc., South San Francisco, CA 94080, USA. fabien.vincent@evotec.com&lt;/auth-address&gt;&lt;titles&gt;&lt;title&gt;Identification and characterization of novel TRPV4 modulators&lt;/title&gt;&lt;secondary-title&gt;Biochem Biophys Res Commun&lt;/secondary-title&gt;&lt;/titles&gt;&lt;periodical&gt;&lt;full-title&gt;Biochem Biophys Res Commun&lt;/full-title&gt;&lt;/periodical&gt;&lt;pages&gt;490-4&lt;/pages&gt;&lt;volume&gt;389&lt;/volume&gt;&lt;number&gt;3&lt;/number&gt;&lt;edition&gt;2009/09/10&lt;/edition&gt;&lt;keywords&gt;&lt;keyword&gt;Animals&lt;/keyword&gt;&lt;keyword&gt;Humans&lt;/keyword&gt;&lt;keyword&gt;Mice&lt;/keyword&gt;&lt;keyword&gt;Rats&lt;/keyword&gt;&lt;keyword&gt;Sulfonamides/chemistry/isolation &amp;amp; purification/*pharmacology&lt;/keyword&gt;&lt;keyword&gt;TRPV Cation Channels/*agonists/*antagonists &amp;amp; inhibitors&lt;/keyword&gt;&lt;keyword&gt;Xenopus&lt;/keyword&gt;&lt;/keywords&gt;&lt;dates&gt;&lt;year&gt;2009&lt;/year&gt;&lt;pub-dates&gt;&lt;date&gt;Nov 20&lt;/date&gt;&lt;/pub-dates&gt;&lt;/dates&gt;&lt;isbn&gt;1090-2104 (Electronic)&amp;#xD;0006-291X (Linking)&lt;/isbn&gt;&lt;accession-num&gt;19737537&lt;/accession-num&gt;&lt;urls&gt;&lt;related-urls&gt;&lt;url&gt;https://www.ncbi.nlm.nih.gov/pubmed/19737537&lt;/url&gt;&lt;/related-urls&gt;&lt;/urls&gt;&lt;electronic-resource-num&gt;10.1016/j.bbrc.2009.09.007&lt;/electronic-resource-num&gt;&lt;/record&gt;&lt;/Cite&gt;&lt;/EndNote&gt;</w:instrText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Vincent et al., 2009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754E95A4" w14:textId="77777777" w:rsidTr="008A4113">
        <w:tc>
          <w:tcPr>
            <w:tcW w:w="2269" w:type="dxa"/>
          </w:tcPr>
          <w:p w14:paraId="574105DD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GSK2193874</w:t>
            </w:r>
          </w:p>
          <w:p w14:paraId="748AC693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(3‐(1,4′‐bipiperidin‐1′‐ylmethyl)‐7‐bromo‐N‐(1‐phenylcyclopropyl)‐2‐[3‐(trifluoromethyl)phenyl]‐4‐quinolinecarboxamide)</w:t>
            </w:r>
          </w:p>
        </w:tc>
        <w:tc>
          <w:tcPr>
            <w:tcW w:w="2552" w:type="dxa"/>
          </w:tcPr>
          <w:p w14:paraId="0AF0E6B3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4C4DE8E2" wp14:editId="63EBF9A5">
                  <wp:extent cx="1483360" cy="1483360"/>
                  <wp:effectExtent l="0" t="0" r="2540" b="2540"/>
                  <wp:docPr id="65" name="图片 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" name="图片 65"/>
                          <pic:cNvPicPr>
                            <a:picLocks noChangeAspect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56CF06B7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Rat, mouse, canine and human</w:t>
            </w:r>
          </w:p>
        </w:tc>
        <w:tc>
          <w:tcPr>
            <w:tcW w:w="1275" w:type="dxa"/>
          </w:tcPr>
          <w:p w14:paraId="5F418254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6F31C746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40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</w:p>
          <w:p w14:paraId="63B6C4CF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992" w:type="dxa"/>
          </w:tcPr>
          <w:p w14:paraId="75A9271E" w14:textId="20E25C88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UaG9ybmVsb2U8L0F1dGhvcj48WWVhcj4yMDEyPC9ZZWFy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UaG9ybmVsb2U8L0F1dGhvcj48WWVhcj4yMDEyPC9ZZWFy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Thorneloe et al., 2012; Yin et al., 2016; Cheung et al., 2017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64B330C7" w14:textId="77777777" w:rsidTr="008A4113">
        <w:tc>
          <w:tcPr>
            <w:tcW w:w="2269" w:type="dxa"/>
          </w:tcPr>
          <w:p w14:paraId="62CFBC92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GSK2798745</w:t>
            </w:r>
          </w:p>
          <w:p w14:paraId="568220F4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(1‐(((5S,7S)‐3‐(5‐(2‐hydroxypropan‐2‐</w:t>
            </w:r>
          </w:p>
          <w:p w14:paraId="59370A67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yl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)pyrazin‐2‐yl)‐7‐methyl‐2‐oxo‐1‐oxa‐3‐</w:t>
            </w:r>
          </w:p>
          <w:p w14:paraId="2F97027C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azaspiro</w:t>
            </w:r>
            <w:proofErr w:type="spellEnd"/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[4.5]decan‐7‐yl)methyl)‐1H‐benzo[d]</w:t>
            </w:r>
          </w:p>
          <w:p w14:paraId="4F472C8F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imidazole‐6‐carbonitrile)</w:t>
            </w:r>
          </w:p>
        </w:tc>
        <w:tc>
          <w:tcPr>
            <w:tcW w:w="2552" w:type="dxa"/>
          </w:tcPr>
          <w:p w14:paraId="788537C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6ED51D15" wp14:editId="00C9AF49">
                  <wp:extent cx="1483360" cy="1483360"/>
                  <wp:effectExtent l="0" t="0" r="2540" b="2540"/>
                  <wp:docPr id="64" name="图片 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" name="图片 64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29BA82C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ouse, rat, human, dog and monkey</w:t>
            </w:r>
          </w:p>
        </w:tc>
        <w:tc>
          <w:tcPr>
            <w:tcW w:w="1275" w:type="dxa"/>
          </w:tcPr>
          <w:p w14:paraId="7336BA1E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158EFDD9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1.8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</w:p>
          <w:p w14:paraId="29AD2581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992" w:type="dxa"/>
          </w:tcPr>
          <w:p w14:paraId="72849E20" w14:textId="38FC89C6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Hb3lhbDwvQXV0aG9yPjxZZWFyPjIwMTk8L1llYXI+PFJl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Hb3lhbDwvQXV0aG9yPjxZZWFyPjIwMTk8L1llYXI+PFJl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Brooks et al., 2019b; Goyal et al., 2019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701ACDBE" w14:textId="77777777" w:rsidTr="008A4113">
        <w:tc>
          <w:tcPr>
            <w:tcW w:w="2269" w:type="dxa"/>
          </w:tcPr>
          <w:p w14:paraId="49632593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GSK3395879</w:t>
            </w:r>
          </w:p>
          <w:p w14:paraId="7BA545BA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(4‐(((3S,4R)‐1‐((2‐cyano‐4‐(trifluoromethyl)phenyl)sulfonyl)‐4‐hydroxy‐4‐(hydroxymethyl)pyrrolidin‐3‐yl)oxy)‐2‐fluorobenzonitrile)</w:t>
            </w:r>
          </w:p>
        </w:tc>
        <w:tc>
          <w:tcPr>
            <w:tcW w:w="2552" w:type="dxa"/>
          </w:tcPr>
          <w:p w14:paraId="0E70DBCC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54563259" wp14:editId="09D66E55">
                  <wp:extent cx="1514475" cy="1514475"/>
                  <wp:effectExtent l="0" t="0" r="9525" b="9525"/>
                  <wp:docPr id="61" name="图片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" name="图片 61"/>
                          <pic:cNvPicPr>
                            <a:picLocks noChangeAspect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14475" cy="1514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1AACD1E4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Human and rat</w:t>
            </w:r>
          </w:p>
        </w:tc>
        <w:tc>
          <w:tcPr>
            <w:tcW w:w="1275" w:type="dxa"/>
          </w:tcPr>
          <w:p w14:paraId="72FCD4D1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687D5095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1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</w:p>
        </w:tc>
        <w:tc>
          <w:tcPr>
            <w:tcW w:w="992" w:type="dxa"/>
          </w:tcPr>
          <w:p w14:paraId="2A894B4F" w14:textId="42AF6AB1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Ccm5hcmRpYzwvQXV0aG9yPjxZZWFyPjIwMTg8L1llYXI+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Ccm5hcmRpYzwvQXV0aG9yPjxZZWFyPjIwMTg8L1llYXI+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Brnardic et al., 2018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46DA0850" w14:textId="77777777" w:rsidTr="008A4113">
        <w:tc>
          <w:tcPr>
            <w:tcW w:w="2269" w:type="dxa"/>
          </w:tcPr>
          <w:p w14:paraId="4F53ED21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lastRenderedPageBreak/>
              <w:t>GSK3491943</w:t>
            </w:r>
          </w:p>
        </w:tc>
        <w:tc>
          <w:tcPr>
            <w:tcW w:w="2552" w:type="dxa"/>
          </w:tcPr>
          <w:p w14:paraId="61BCF59C" w14:textId="77777777" w:rsidR="00C7461D" w:rsidRDefault="00C7461D" w:rsidP="008A4113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02536456" wp14:editId="543CE639">
                  <wp:extent cx="1483360" cy="1483360"/>
                  <wp:effectExtent l="0" t="0" r="2540" b="2540"/>
                  <wp:docPr id="62" name="图片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" name="图片 62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29274DB8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Human and rat</w:t>
            </w:r>
          </w:p>
        </w:tc>
        <w:tc>
          <w:tcPr>
            <w:tcW w:w="1275" w:type="dxa"/>
          </w:tcPr>
          <w:p w14:paraId="63DD62D5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3F258129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3.2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</w:p>
        </w:tc>
        <w:tc>
          <w:tcPr>
            <w:tcW w:w="992" w:type="dxa"/>
          </w:tcPr>
          <w:p w14:paraId="1CD8DE6F" w14:textId="1298852D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QZXJvPC9BdXRob3I+PFllYXI+MjAxODwvWWVhcj48UmVj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QZXJvPC9BdXRob3I+PFllYXI+MjAxODwvWWVhcj48UmVj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Pero et al., 2018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  <w:tr w:rsidR="00C7461D" w14:paraId="213FE662" w14:textId="77777777" w:rsidTr="008A4113">
        <w:tc>
          <w:tcPr>
            <w:tcW w:w="2269" w:type="dxa"/>
          </w:tcPr>
          <w:p w14:paraId="357DC38C" w14:textId="77777777" w:rsidR="00C7461D" w:rsidRDefault="00C7461D" w:rsidP="008A4113">
            <w:pPr>
              <w:pStyle w:val="a3"/>
              <w:shd w:val="clear" w:color="auto" w:fill="FFFFFF"/>
              <w:spacing w:before="0" w:beforeAutospacing="0" w:after="0" w:afterAutospacing="0" w:line="240" w:lineRule="auto"/>
              <w:rPr>
                <w:rFonts w:ascii="Times New Roman" w:eastAsiaTheme="minorEastAsia" w:hAnsi="Times New Roman" w:cs="Times New Roman"/>
                <w:color w:val="000000"/>
                <w:kern w:val="2"/>
              </w:rPr>
            </w:pPr>
            <w:r>
              <w:rPr>
                <w:rFonts w:ascii="Times New Roman" w:eastAsiaTheme="minorEastAsia" w:hAnsi="Times New Roman" w:cs="Times New Roman"/>
                <w:color w:val="000000"/>
                <w:kern w:val="2"/>
              </w:rPr>
              <w:t>GSK3527497</w:t>
            </w:r>
          </w:p>
        </w:tc>
        <w:tc>
          <w:tcPr>
            <w:tcW w:w="2552" w:type="dxa"/>
          </w:tcPr>
          <w:p w14:paraId="34C3AD93" w14:textId="77777777" w:rsidR="00C7461D" w:rsidRDefault="00C7461D" w:rsidP="008A4113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>
              <w:rPr>
                <w:noProof/>
                <w:color w:val="000000"/>
                <w:sz w:val="24"/>
                <w:szCs w:val="24"/>
              </w:rPr>
              <w:drawing>
                <wp:inline distT="0" distB="0" distL="0" distR="0" wp14:anchorId="3F58EE47" wp14:editId="51B9F4E8">
                  <wp:extent cx="1483360" cy="1483360"/>
                  <wp:effectExtent l="0" t="0" r="2540" b="2540"/>
                  <wp:docPr id="63" name="图片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" name="图片 63"/>
                          <pic:cNvPicPr>
                            <a:picLocks noChangeAspect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3360" cy="14833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</w:tcPr>
          <w:p w14:paraId="51E6A077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Human and rat</w:t>
            </w:r>
          </w:p>
        </w:tc>
        <w:tc>
          <w:tcPr>
            <w:tcW w:w="1275" w:type="dxa"/>
          </w:tcPr>
          <w:p w14:paraId="17A6DAB0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elective</w:t>
            </w:r>
          </w:p>
        </w:tc>
        <w:tc>
          <w:tcPr>
            <w:tcW w:w="1843" w:type="dxa"/>
          </w:tcPr>
          <w:p w14:paraId="7720432A" w14:textId="77777777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 xml:space="preserve">12 </w:t>
            </w:r>
            <w:proofErr w:type="spellStart"/>
            <w:r>
              <w:rPr>
                <w:color w:val="000000"/>
                <w:sz w:val="24"/>
                <w:szCs w:val="24"/>
              </w:rPr>
              <w:t>nM</w:t>
            </w:r>
            <w:proofErr w:type="spellEnd"/>
          </w:p>
        </w:tc>
        <w:tc>
          <w:tcPr>
            <w:tcW w:w="992" w:type="dxa"/>
          </w:tcPr>
          <w:p w14:paraId="2BBD8910" w14:textId="35B346F5" w:rsidR="00C7461D" w:rsidRDefault="00C7461D" w:rsidP="008A4113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Ccm9va3M8L0F1dGhvcj48WWVhcj4yMDE5PC9ZZWFyPjxS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 </w:instrText>
            </w:r>
            <w:r w:rsidR="00EC4F38">
              <w:rPr>
                <w:color w:val="000000"/>
                <w:sz w:val="24"/>
                <w:szCs w:val="24"/>
              </w:rPr>
              <w:fldChar w:fldCharType="begin">
                <w:fldData xml:space="preserve">PEVuZE5vdGU+PENpdGU+PEF1dGhvcj5Ccm9va3M8L0F1dGhvcj48WWVhcj4yMDE5PC9ZZWFyPjxS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</w:fldData>
              </w:fldChar>
            </w:r>
            <w:r w:rsidR="00EC4F38">
              <w:rPr>
                <w:color w:val="000000"/>
                <w:sz w:val="24"/>
                <w:szCs w:val="24"/>
              </w:rPr>
              <w:instrText xml:space="preserve"> ADDIN EN.CITE.DATA </w:instrText>
            </w:r>
            <w:r w:rsidR="00EC4F38">
              <w:rPr>
                <w:color w:val="000000"/>
                <w:sz w:val="24"/>
                <w:szCs w:val="24"/>
              </w:rPr>
            </w:r>
            <w:r w:rsidR="00EC4F38">
              <w:rPr>
                <w:color w:val="000000"/>
                <w:sz w:val="24"/>
                <w:szCs w:val="24"/>
              </w:rPr>
              <w:fldChar w:fldCharType="end"/>
            </w:r>
            <w:r>
              <w:rPr>
                <w:color w:val="000000"/>
                <w:sz w:val="24"/>
                <w:szCs w:val="24"/>
              </w:rPr>
              <w:fldChar w:fldCharType="separate"/>
            </w:r>
            <w:r w:rsidR="00EC4F38">
              <w:rPr>
                <w:noProof/>
                <w:color w:val="000000"/>
                <w:sz w:val="24"/>
                <w:szCs w:val="24"/>
              </w:rPr>
              <w:t>(Brooks et al., 2019a)</w:t>
            </w:r>
            <w:r>
              <w:rPr>
                <w:color w:val="000000"/>
                <w:sz w:val="24"/>
                <w:szCs w:val="24"/>
              </w:rPr>
              <w:fldChar w:fldCharType="end"/>
            </w:r>
          </w:p>
        </w:tc>
      </w:tr>
    </w:tbl>
    <w:p w14:paraId="5A9E9617" w14:textId="77777777" w:rsidR="00C7461D" w:rsidRDefault="00C7461D"/>
    <w:p w14:paraId="7FF4388F" w14:textId="1FD82DD7" w:rsidR="00C7461D" w:rsidRPr="00C7461D" w:rsidRDefault="00C7461D" w:rsidP="00C7461D">
      <w:pPr>
        <w:pStyle w:val="2"/>
        <w:spacing w:line="240" w:lineRule="auto"/>
        <w:rPr>
          <w:rFonts w:ascii="Times New Roman" w:hAnsi="Times New Roman" w:cs="Times New Roman"/>
          <w:b/>
          <w:bCs w:val="0"/>
          <w:szCs w:val="24"/>
        </w:rPr>
      </w:pPr>
      <w:r w:rsidRPr="00C7461D">
        <w:rPr>
          <w:rFonts w:ascii="Times New Roman" w:hAnsi="Times New Roman" w:cs="Times New Roman" w:hint="eastAsia"/>
          <w:b/>
          <w:bCs w:val="0"/>
          <w:szCs w:val="24"/>
        </w:rPr>
        <w:t>r</w:t>
      </w:r>
      <w:r w:rsidRPr="00C7461D">
        <w:rPr>
          <w:rFonts w:ascii="Times New Roman" w:hAnsi="Times New Roman" w:cs="Times New Roman"/>
          <w:b/>
          <w:bCs w:val="0"/>
          <w:szCs w:val="24"/>
        </w:rPr>
        <w:t>eference</w:t>
      </w:r>
    </w:p>
    <w:p w14:paraId="6600040B" w14:textId="77777777" w:rsidR="00EC4F38" w:rsidRPr="00EC4F38" w:rsidRDefault="00C7461D" w:rsidP="00EC4F3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C4F38" w:rsidRPr="00EC4F38">
        <w:t xml:space="preserve">Bevan, S., Hothi, S., Hughes, G., James, I.F., Rang, H.P., Shah, K., et al. (1992). Capsazepine a competitive antagonist of the sensory neurone excitant capsaicin. </w:t>
      </w:r>
      <w:r w:rsidR="00EC4F38" w:rsidRPr="00EC4F38">
        <w:rPr>
          <w:i/>
        </w:rPr>
        <w:t>Br. J. Pharmacol.</w:t>
      </w:r>
      <w:r w:rsidR="00EC4F38" w:rsidRPr="00EC4F38">
        <w:t xml:space="preserve"> 107(2)</w:t>
      </w:r>
      <w:r w:rsidR="00EC4F38" w:rsidRPr="00EC4F38">
        <w:rPr>
          <w:b/>
        </w:rPr>
        <w:t>,</w:t>
      </w:r>
      <w:r w:rsidR="00EC4F38" w:rsidRPr="00EC4F38">
        <w:t xml:space="preserve"> 544-552.</w:t>
      </w:r>
    </w:p>
    <w:p w14:paraId="14702EBF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Blum, C.A., Caldwell, T., Zheng, X., Bakthavatchalam, R., Capitosti, S., Brielmann, H., et al. (2010). Discovery of novel 6,6-heterocycles as transient receptor potential vanilloid (TRPV1) antagonists. </w:t>
      </w:r>
      <w:r w:rsidRPr="00EC4F38">
        <w:rPr>
          <w:i/>
        </w:rPr>
        <w:t>J Med Chem</w:t>
      </w:r>
      <w:r w:rsidRPr="00EC4F38">
        <w:t xml:space="preserve"> 53(8)</w:t>
      </w:r>
      <w:r w:rsidRPr="00EC4F38">
        <w:rPr>
          <w:b/>
        </w:rPr>
        <w:t>,</w:t>
      </w:r>
      <w:r w:rsidRPr="00EC4F38">
        <w:t xml:space="preserve"> 3330-3348. doi: 10.1021/jm100051g.</w:t>
      </w:r>
    </w:p>
    <w:p w14:paraId="2F1C8295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Brnardic, E.J., Ye, G., Brooks, C., Donatelli, C., Barton, L., McAtee, J., et al. (2018). Discovery of Pyrrolidine Sulfonamides as Selective and Orally Bioavailable Antagonists of Transient Receptor Potential Vanilloid-4 (TRPV4). </w:t>
      </w:r>
      <w:r w:rsidRPr="00EC4F38">
        <w:rPr>
          <w:i/>
        </w:rPr>
        <w:t>J Med Chem</w:t>
      </w:r>
      <w:r w:rsidRPr="00EC4F38">
        <w:t xml:space="preserve"> 61(21)</w:t>
      </w:r>
      <w:r w:rsidRPr="00EC4F38">
        <w:rPr>
          <w:b/>
        </w:rPr>
        <w:t>,</w:t>
      </w:r>
      <w:r w:rsidRPr="00EC4F38">
        <w:t xml:space="preserve"> 9738-9755. doi: 10.1021/acs.jmedchem.8b01317.</w:t>
      </w:r>
    </w:p>
    <w:p w14:paraId="0832AC68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Brooks, C.A., Barton, L.S., Behm, D.J., Brnardic, E.J., Costell, M.H., Holt, D.A., et al. (2019a). Discovery of GSK3527497: A Candidate for the Inhibition of Transient Receptor Potential Vanilloid-4 (TRPV4). </w:t>
      </w:r>
      <w:r w:rsidRPr="00EC4F38">
        <w:rPr>
          <w:i/>
        </w:rPr>
        <w:t>J Med Chem</w:t>
      </w:r>
      <w:r w:rsidRPr="00EC4F38">
        <w:t xml:space="preserve"> 62(20)</w:t>
      </w:r>
      <w:r w:rsidRPr="00EC4F38">
        <w:rPr>
          <w:b/>
        </w:rPr>
        <w:t>,</w:t>
      </w:r>
      <w:r w:rsidRPr="00EC4F38">
        <w:t xml:space="preserve"> 9270-9280. doi: 10.1021/acs.jmedchem.9b01247.</w:t>
      </w:r>
    </w:p>
    <w:p w14:paraId="59791C18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Brooks, C.A., Barton, L.S., Behm, D.J., Eidam, H.S., Fox, R.M., Hammond, M., et al. (2019b). Discovery of GSK2798745: A Clinical Candidate for Inhibition of Transient Receptor Potential Vanilloid 4 (TRPV4). </w:t>
      </w:r>
      <w:r w:rsidRPr="00EC4F38">
        <w:rPr>
          <w:i/>
        </w:rPr>
        <w:t>ACS Med Chem Lett</w:t>
      </w:r>
      <w:r w:rsidRPr="00EC4F38">
        <w:t xml:space="preserve"> 10(8)</w:t>
      </w:r>
      <w:r w:rsidRPr="00EC4F38">
        <w:rPr>
          <w:b/>
        </w:rPr>
        <w:t>,</w:t>
      </w:r>
      <w:r w:rsidRPr="00EC4F38">
        <w:t xml:space="preserve"> 1228-1233. doi: 10.1021/acsmedchemlett.9b00274.</w:t>
      </w:r>
    </w:p>
    <w:p w14:paraId="31FBD724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Cheung, M., Bao, W., Behm, D.J., Brooks, C.A., Bury, M.J., Dowdell, S.E., et al. (2017). Discovery of GSK2193874: An Orally Active, Potent, and Selective Blocker of Transient Receptor Potential Vanilloid 4. </w:t>
      </w:r>
      <w:r w:rsidRPr="00EC4F38">
        <w:rPr>
          <w:i/>
        </w:rPr>
        <w:t>ACS Med Chem Lett</w:t>
      </w:r>
      <w:r w:rsidRPr="00EC4F38">
        <w:t xml:space="preserve"> 8(5)</w:t>
      </w:r>
      <w:r w:rsidRPr="00EC4F38">
        <w:rPr>
          <w:b/>
        </w:rPr>
        <w:t>,</w:t>
      </w:r>
      <w:r w:rsidRPr="00EC4F38">
        <w:t xml:space="preserve"> 549-554. doi: 10.1021/acsmedchemlett.7b00094.</w:t>
      </w:r>
    </w:p>
    <w:p w14:paraId="0305DD43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Goyal, N., Skrdla, P., Schroyer, R., Kumar, S., Fernando, D., Oughton, A., et al. (2019). Clinical Pharmacokinetics, Safety, and Tolerability of a Novel, First-in-Class TRPV4 Ion Channel Inhibitor, GSK2798745, in Healthy and Heart Failure Subjects. </w:t>
      </w:r>
      <w:r w:rsidRPr="00EC4F38">
        <w:rPr>
          <w:i/>
        </w:rPr>
        <w:t>Am J Cardiovasc Drugs</w:t>
      </w:r>
      <w:r w:rsidRPr="00EC4F38">
        <w:t xml:space="preserve"> 19(3)</w:t>
      </w:r>
      <w:r w:rsidRPr="00EC4F38">
        <w:rPr>
          <w:b/>
        </w:rPr>
        <w:t>,</w:t>
      </w:r>
      <w:r w:rsidRPr="00EC4F38">
        <w:t xml:space="preserve"> 335-342. doi: 10.1007/s40256-018-00320-6.</w:t>
      </w:r>
    </w:p>
    <w:p w14:paraId="18B40D4E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Gunthorpe, M.J., Hannan, S.L., Smart, D., Jerman, J.C., Arpino, S., Smith, G.D., et al. (2007). </w:t>
      </w:r>
      <w:r w:rsidRPr="00EC4F38">
        <w:lastRenderedPageBreak/>
        <w:t xml:space="preserve">Characterization of SB-705498, a potent and selective vanilloid receptor-1 (VR1/TRPV1) antagonist that inhibits the capsaicin-, acid-, and heat-mediated activation of the receptor. </w:t>
      </w:r>
      <w:r w:rsidRPr="00EC4F38">
        <w:rPr>
          <w:i/>
        </w:rPr>
        <w:t>J Pharmacol Exp Ther</w:t>
      </w:r>
      <w:r w:rsidRPr="00EC4F38">
        <w:t xml:space="preserve"> 321(3)</w:t>
      </w:r>
      <w:r w:rsidRPr="00EC4F38">
        <w:rPr>
          <w:b/>
        </w:rPr>
        <w:t>,</w:t>
      </w:r>
      <w:r w:rsidRPr="00EC4F38">
        <w:t xml:space="preserve"> 1183-1192. doi: 10.1124/jpet.106.116657.</w:t>
      </w:r>
    </w:p>
    <w:p w14:paraId="35512606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Information, N.C.f.B. (2020). PubChem Compound Summary for CID 56603682. </w:t>
      </w:r>
      <w:r w:rsidRPr="00EC4F38">
        <w:rPr>
          <w:i/>
        </w:rPr>
        <w:t>National Center for Biotechnology Information</w:t>
      </w:r>
      <w:r w:rsidRPr="00EC4F38">
        <w:t>.</w:t>
      </w:r>
    </w:p>
    <w:p w14:paraId="790A23E3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Kitagawa, Y., Miyai, A., Usui, K., Hamada, Y., Deai, K., Wada, M., et al. (2012). Pharmacological characterization of (3S)-3-(hydroxymethyl)-4-(5-methylpyridin-2-yl)-N-[6-(2,2,2-trifluoroethoxy)pyridin-3-yl]-3,4-dihydro-2H-benzo[b][1,4]oxazine-8-carboxamide (JTS-653), a novel transient receptor potential vanilloid 1 antagonist. </w:t>
      </w:r>
      <w:r w:rsidRPr="00EC4F38">
        <w:rPr>
          <w:i/>
        </w:rPr>
        <w:t>J Pharmacol Exp Ther</w:t>
      </w:r>
      <w:r w:rsidRPr="00EC4F38">
        <w:t xml:space="preserve"> 342(2)</w:t>
      </w:r>
      <w:r w:rsidRPr="00EC4F38">
        <w:rPr>
          <w:b/>
        </w:rPr>
        <w:t>,</w:t>
      </w:r>
      <w:r w:rsidRPr="00EC4F38">
        <w:t xml:space="preserve"> 520-528. doi: 10.1124/jpet.112.194027.</w:t>
      </w:r>
    </w:p>
    <w:p w14:paraId="6DB73F15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Krarup, A.L., Ny, L., Astrand, M., Bajor, A., Hvid-Jensen, F., Hansen, M.B., et al. (2011). Randomised clinical trial: the efficacy of a transient receptor potential vanilloid 1 antagonist AZD1386 in human oesophageal pain. </w:t>
      </w:r>
      <w:r w:rsidRPr="00EC4F38">
        <w:rPr>
          <w:i/>
        </w:rPr>
        <w:t>Aliment Pharmacol Ther</w:t>
      </w:r>
      <w:r w:rsidRPr="00EC4F38">
        <w:t xml:space="preserve"> 33(10)</w:t>
      </w:r>
      <w:r w:rsidRPr="00EC4F38">
        <w:rPr>
          <w:b/>
        </w:rPr>
        <w:t>,</w:t>
      </w:r>
      <w:r w:rsidRPr="00EC4F38">
        <w:t xml:space="preserve"> 1113-1122. doi: 10.1111/j.1365-2036.2011.04629.x.</w:t>
      </w:r>
    </w:p>
    <w:p w14:paraId="176D0FC1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Lehto, S.G., Weyer, A.D., Youngblood, B.D., Zhang, M., Yin, R., Wang, W., et al. (2016). Selective antagonism of TRPA1 produces limited efficacy in models of inflammatory- and neuropathic-induced mechanical hypersensitivity in rats. </w:t>
      </w:r>
      <w:r w:rsidRPr="00EC4F38">
        <w:rPr>
          <w:i/>
        </w:rPr>
        <w:t>Mol Pain</w:t>
      </w:r>
      <w:r w:rsidRPr="00EC4F38">
        <w:t xml:space="preserve"> 12</w:t>
      </w:r>
      <w:r w:rsidRPr="00EC4F38">
        <w:rPr>
          <w:b/>
        </w:rPr>
        <w:t>,</w:t>
      </w:r>
      <w:r w:rsidRPr="00EC4F38">
        <w:t xml:space="preserve"> 1744806916677761. doi: 10.1177/1744806916677761.</w:t>
      </w:r>
    </w:p>
    <w:p w14:paraId="1063E897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Manitpisitkul, P., Flores, C.M., Moyer, J.A., Romano, G., Shalayda, K., Tatikola, K., et al. (2018). A multiple-dose double-blind randomized study to evaluate the safety, pharmacokinetics, pharmacodynamics and analgesic efficacy of the TRPV1 antagonist JNJ-39439335 (mavatrep). </w:t>
      </w:r>
      <w:r w:rsidRPr="00EC4F38">
        <w:rPr>
          <w:i/>
        </w:rPr>
        <w:t>Scand J Pain</w:t>
      </w:r>
      <w:r w:rsidRPr="00EC4F38">
        <w:t xml:space="preserve"> 18(2)</w:t>
      </w:r>
      <w:r w:rsidRPr="00EC4F38">
        <w:rPr>
          <w:b/>
        </w:rPr>
        <w:t>,</w:t>
      </w:r>
      <w:r w:rsidRPr="00EC4F38">
        <w:t xml:space="preserve"> 151-164. doi: 10.1515/sjpain-2017-0184.</w:t>
      </w:r>
    </w:p>
    <w:p w14:paraId="5562205A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McGaraughty, S., Chu, K.L., and Perner, R.J. (2010). TRPA1 modulation of spontaneous and mechanically evoked firing of spinal neurons in uninjured, osteoarthritic, and inflamed rats. </w:t>
      </w:r>
      <w:r w:rsidRPr="00EC4F38">
        <w:rPr>
          <w:i/>
        </w:rPr>
        <w:t>Mol Pain</w:t>
      </w:r>
      <w:r w:rsidRPr="00EC4F38">
        <w:t xml:space="preserve"> 6</w:t>
      </w:r>
      <w:r w:rsidRPr="00EC4F38">
        <w:rPr>
          <w:b/>
        </w:rPr>
        <w:t>,</w:t>
      </w:r>
      <w:r w:rsidRPr="00EC4F38">
        <w:t xml:space="preserve"> 14. doi: 10.1186/1744-8069-6-14.</w:t>
      </w:r>
    </w:p>
    <w:p w14:paraId="5EBCC112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McNamara, C.R., Mandel-Brehm, J., and Bautista, D.M. (2007). TRPA1 mediates formalin‐induced pain. </w:t>
      </w:r>
      <w:r w:rsidRPr="00EC4F38">
        <w:rPr>
          <w:i/>
        </w:rPr>
        <w:t>Proc Natl Acad Sci U S A</w:t>
      </w:r>
      <w:r w:rsidRPr="00EC4F38">
        <w:t xml:space="preserve"> 104(33)</w:t>
      </w:r>
      <w:r w:rsidRPr="00EC4F38">
        <w:rPr>
          <w:b/>
        </w:rPr>
        <w:t>,</w:t>
      </w:r>
      <w:r w:rsidRPr="00EC4F38">
        <w:t xml:space="preserve"> 13525-13530. doi: 10.1073/pnas.0705924104.</w:t>
      </w:r>
    </w:p>
    <w:p w14:paraId="7C2B0989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Nilius, B., Vriens, J., and Prenen, J. (2004). TRPV4 calcium entry channel a paradigm for gating diversity. </w:t>
      </w:r>
      <w:r w:rsidRPr="00EC4F38">
        <w:rPr>
          <w:i/>
        </w:rPr>
        <w:t>Am J Physiol Cell Physiol</w:t>
      </w:r>
      <w:r w:rsidRPr="00EC4F38">
        <w:t xml:space="preserve"> 286(2)</w:t>
      </w:r>
      <w:r w:rsidRPr="00EC4F38">
        <w:rPr>
          <w:b/>
        </w:rPr>
        <w:t>,</w:t>
      </w:r>
      <w:r w:rsidRPr="00EC4F38">
        <w:t xml:space="preserve"> C195-205. doi: 10.1152/ajpcell.00365.2003.</w:t>
      </w:r>
    </w:p>
    <w:p w14:paraId="0CAD0A68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Parsons, W.H., Calvo, R.R., Cheung, W., Lee, Y.K., Patel, S., Liu, J., et al. (2015). Benzo[d]imidazole Transient Receptor Potential Vanilloid 1 Antagonists for the Treatment of Pain: Discovery of trans-2-(2-{2-[2-(4-Trifluoromethyl-phenyl)-vinyl]-1H-benzimidazol-5-yl}-phenyl)- propan-2-ol (Mavatrep). </w:t>
      </w:r>
      <w:r w:rsidRPr="00EC4F38">
        <w:rPr>
          <w:i/>
        </w:rPr>
        <w:t>J Med Chem</w:t>
      </w:r>
      <w:r w:rsidRPr="00EC4F38">
        <w:t xml:space="preserve"> 58(9)</w:t>
      </w:r>
      <w:r w:rsidRPr="00EC4F38">
        <w:rPr>
          <w:b/>
        </w:rPr>
        <w:t>,</w:t>
      </w:r>
      <w:r w:rsidRPr="00EC4F38">
        <w:t xml:space="preserve"> 3859-3874. doi: 10.1021/acs.jmedchem.5b00132.</w:t>
      </w:r>
    </w:p>
    <w:p w14:paraId="0552F345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Pero, J.E., Matthews, J.M., Behm, D.J., Brnardic, E.J., Brooks, C., Budzik, B.W., et al. (2018). Design and Optimization of Sulfone Pyrrolidine Sulfonamide Antagonists of Transient Receptor Potential Vanilloid-4 with in Vivo Activity in a Pulmonary Edema Model. </w:t>
      </w:r>
      <w:r w:rsidRPr="00EC4F38">
        <w:rPr>
          <w:i/>
        </w:rPr>
        <w:t>J Med Chem</w:t>
      </w:r>
      <w:r w:rsidRPr="00EC4F38">
        <w:t xml:space="preserve"> 61(24)</w:t>
      </w:r>
      <w:r w:rsidRPr="00EC4F38">
        <w:rPr>
          <w:b/>
        </w:rPr>
        <w:t>,</w:t>
      </w:r>
      <w:r w:rsidRPr="00EC4F38">
        <w:t xml:space="preserve"> 11209-11220. doi: 10.1021/acs.jmedchem.8b01344.</w:t>
      </w:r>
    </w:p>
    <w:p w14:paraId="30B970DB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Petrus, M., Peier, A.M., Bandell, M., Hwang, S.W., Huynh, T., Olney, N., et al. (2007). A role of TRPA1 in mechanical hyperalgesia is revealed by pharmacological inhibition. </w:t>
      </w:r>
      <w:r w:rsidRPr="00EC4F38">
        <w:rPr>
          <w:i/>
        </w:rPr>
        <w:t>Mol Pain</w:t>
      </w:r>
      <w:r w:rsidRPr="00EC4F38">
        <w:t xml:space="preserve"> 3</w:t>
      </w:r>
      <w:r w:rsidRPr="00EC4F38">
        <w:rPr>
          <w:b/>
        </w:rPr>
        <w:t>,</w:t>
      </w:r>
      <w:r w:rsidRPr="00EC4F38">
        <w:t xml:space="preserve"> 40. doi: 10.1186/1744-8069-3-40.</w:t>
      </w:r>
    </w:p>
    <w:p w14:paraId="220FBB1F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Quiding, H., Jonzon, B., Svensson, O., Webster, L., Reimfelt, A., Karin, A., et al. (2013). TRPV1 antagonistic analgesic effect: a randomized study of AZD1386 in pain after third molar extraction. </w:t>
      </w:r>
      <w:r w:rsidRPr="00EC4F38">
        <w:rPr>
          <w:i/>
        </w:rPr>
        <w:t>Pain</w:t>
      </w:r>
      <w:r w:rsidRPr="00EC4F38">
        <w:t xml:space="preserve"> 154(6)</w:t>
      </w:r>
      <w:r w:rsidRPr="00EC4F38">
        <w:rPr>
          <w:b/>
        </w:rPr>
        <w:t>,</w:t>
      </w:r>
      <w:r w:rsidRPr="00EC4F38">
        <w:t xml:space="preserve"> 808-812. doi: 10.1016/j.pain.2013.02.004.</w:t>
      </w:r>
    </w:p>
    <w:p w14:paraId="7919FE18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lastRenderedPageBreak/>
        <w:t xml:space="preserve">Schenkel, L.B., Olivieri, P.R., Boezio, A.A., Deak, H.L., Emkey, R., Graceffa, R.F., et al. (2016). Optimization of a Novel Quinazolinone-Based Series of Transient Receptor Potential A1 (TRPA1) Antagonists Demonstrating Potent in Vivo Activity. </w:t>
      </w:r>
      <w:r w:rsidRPr="00EC4F38">
        <w:rPr>
          <w:i/>
        </w:rPr>
        <w:t>J Med Chem</w:t>
      </w:r>
      <w:r w:rsidRPr="00EC4F38">
        <w:t xml:space="preserve"> 59(6)</w:t>
      </w:r>
      <w:r w:rsidRPr="00EC4F38">
        <w:rPr>
          <w:b/>
        </w:rPr>
        <w:t>,</w:t>
      </w:r>
      <w:r w:rsidRPr="00EC4F38">
        <w:t xml:space="preserve"> 2794-2809. doi: 10.1021/acs.jmedchem.6b00039.</w:t>
      </w:r>
    </w:p>
    <w:p w14:paraId="46C0C1DC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Surowy, C.S., Neelands, T.R., Bianchi, B.R., McGaraughty, S., El Kouhen, R., Han, P., et al. (2008). (R)-(5-tert-butyl-2,3-dihydro-1H-inden-1-yl)-3-(1H-indazol-4-yl)-urea (ABT-102) blocks polymodal activation of transient receptor potential vanilloid 1 receptors in vitro and heat-evoked firing of spinal dorsal horn neurons in vivo. </w:t>
      </w:r>
      <w:r w:rsidRPr="00EC4F38">
        <w:rPr>
          <w:i/>
        </w:rPr>
        <w:t>J Pharmacol Exp Ther</w:t>
      </w:r>
      <w:r w:rsidRPr="00EC4F38">
        <w:t xml:space="preserve"> 326(3)</w:t>
      </w:r>
      <w:r w:rsidRPr="00EC4F38">
        <w:rPr>
          <w:b/>
        </w:rPr>
        <w:t>,</w:t>
      </w:r>
      <w:r w:rsidRPr="00EC4F38">
        <w:t xml:space="preserve"> 879-888. doi: 10.1124/jpet.108.138511.</w:t>
      </w:r>
    </w:p>
    <w:p w14:paraId="288D39D3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Thorneloe, K.S., Cheung, M., Bao, W., Alsaid, H., Lenhard, S., Jian, M.-Y., et al. (2012). An Orally Active TRPV4 Channel Blocker Prevents and Resolves Pulmonary Edema Induced by Heart Failure. </w:t>
      </w:r>
      <w:r w:rsidRPr="00EC4F38">
        <w:rPr>
          <w:i/>
        </w:rPr>
        <w:t>Science Translational Medicine</w:t>
      </w:r>
      <w:r w:rsidRPr="00EC4F38">
        <w:t xml:space="preserve"> 4(159)</w:t>
      </w:r>
      <w:r w:rsidRPr="00EC4F38">
        <w:rPr>
          <w:b/>
        </w:rPr>
        <w:t>,</w:t>
      </w:r>
      <w:r w:rsidRPr="00EC4F38">
        <w:t xml:space="preserve"> 159ra148.</w:t>
      </w:r>
    </w:p>
    <w:p w14:paraId="329C67F7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Vincent, F., Acevedo, A., Nguyen, M.T., Dourado, M., DeFalco, J., Gustafson, A., et al. (2009). Identification and characterization of novel TRPV4 modulators. </w:t>
      </w:r>
      <w:r w:rsidRPr="00EC4F38">
        <w:rPr>
          <w:i/>
        </w:rPr>
        <w:t>Biochem Biophys Res Commun</w:t>
      </w:r>
      <w:r w:rsidRPr="00EC4F38">
        <w:t xml:space="preserve"> 389(3)</w:t>
      </w:r>
      <w:r w:rsidRPr="00EC4F38">
        <w:rPr>
          <w:b/>
        </w:rPr>
        <w:t>,</w:t>
      </w:r>
      <w:r w:rsidRPr="00EC4F38">
        <w:t xml:space="preserve"> 490-494. doi: 10.1016/j.bbrc.2009.09.007.</w:t>
      </w:r>
    </w:p>
    <w:p w14:paraId="70676066" w14:textId="77777777" w:rsidR="00EC4F38" w:rsidRPr="00EC4F38" w:rsidRDefault="00EC4F38" w:rsidP="00EC4F38">
      <w:pPr>
        <w:pStyle w:val="EndNoteBibliography"/>
        <w:spacing w:after="0"/>
        <w:ind w:left="720" w:hanging="720"/>
      </w:pPr>
      <w:r w:rsidRPr="00EC4F38">
        <w:t xml:space="preserve">Wei, H., Hamalainen, M.M., Saarnilehto, M., Koivisto, A., and Pertovaara, A. (2009). Attenuation of mechanical hypersensitivity by an antagonist of the TRPA1 ion channel in diabetic animals. </w:t>
      </w:r>
      <w:r w:rsidRPr="00EC4F38">
        <w:rPr>
          <w:i/>
        </w:rPr>
        <w:t>Anesthesiology</w:t>
      </w:r>
      <w:r w:rsidRPr="00EC4F38">
        <w:t xml:space="preserve"> 111(1)</w:t>
      </w:r>
      <w:r w:rsidRPr="00EC4F38">
        <w:rPr>
          <w:b/>
        </w:rPr>
        <w:t>,</w:t>
      </w:r>
      <w:r w:rsidRPr="00EC4F38">
        <w:t xml:space="preserve"> 147-154.</w:t>
      </w:r>
    </w:p>
    <w:p w14:paraId="243D2788" w14:textId="77777777" w:rsidR="00EC4F38" w:rsidRPr="00EC4F38" w:rsidRDefault="00EC4F38" w:rsidP="00EC4F38">
      <w:pPr>
        <w:pStyle w:val="EndNoteBibliography"/>
        <w:ind w:left="720" w:hanging="720"/>
      </w:pPr>
      <w:r w:rsidRPr="00EC4F38">
        <w:t xml:space="preserve">Yin, J., Michalick, L., Tang, C., Tabuchi, A., Goldenberg, N., Dan, Q., et al. (2016). Role of Transient Receptor Potential Vanilloid 4 in Neutrophil Activation and Acute Lung Injury. </w:t>
      </w:r>
      <w:r w:rsidRPr="00EC4F38">
        <w:rPr>
          <w:i/>
        </w:rPr>
        <w:t>Am J Respir Cell Mol Biol</w:t>
      </w:r>
      <w:r w:rsidRPr="00EC4F38">
        <w:t xml:space="preserve"> 54(3)</w:t>
      </w:r>
      <w:r w:rsidRPr="00EC4F38">
        <w:rPr>
          <w:b/>
        </w:rPr>
        <w:t>,</w:t>
      </w:r>
      <w:r w:rsidRPr="00EC4F38">
        <w:t xml:space="preserve"> 370-383. doi: 10.1165/rcmb.2014-0225OC.</w:t>
      </w:r>
    </w:p>
    <w:p w14:paraId="42EB115D" w14:textId="5899ED9B" w:rsidR="000B30EA" w:rsidRDefault="00C7461D">
      <w:r>
        <w:fldChar w:fldCharType="end"/>
      </w:r>
    </w:p>
    <w:sectPr w:rsidR="000B30E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-Scienc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fpxe2tiezwvme02rnpa9ehsfr92taw2wsf&quot;&gt;My EndNote Library2&lt;record-ids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4&lt;/item&gt;&lt;item&gt;65&lt;/item&gt;&lt;item&gt;66&lt;/item&gt;&lt;item&gt;67&lt;/item&gt;&lt;item&gt;68&lt;/item&gt;&lt;item&gt;69&lt;/item&gt;&lt;item&gt;70&lt;/item&gt;&lt;item&gt;74&lt;/item&gt;&lt;item&gt;76&lt;/item&gt;&lt;item&gt;77&lt;/item&gt;&lt;item&gt;78&lt;/item&gt;&lt;item&gt;79&lt;/item&gt;&lt;item&gt;80&lt;/item&gt;&lt;item&gt;670&lt;/item&gt;&lt;item&gt;671&lt;/item&gt;&lt;item&gt;704&lt;/item&gt;&lt;/record-ids&gt;&lt;/item&gt;&lt;/Libraries&gt;"/>
  </w:docVars>
  <w:rsids>
    <w:rsidRoot w:val="0005309C"/>
    <w:rsid w:val="0005309C"/>
    <w:rsid w:val="000B30EA"/>
    <w:rsid w:val="002A4B7E"/>
    <w:rsid w:val="002B0E66"/>
    <w:rsid w:val="004419F4"/>
    <w:rsid w:val="00957C3D"/>
    <w:rsid w:val="009E4888"/>
    <w:rsid w:val="00B93E5C"/>
    <w:rsid w:val="00C7461D"/>
    <w:rsid w:val="00EC4F38"/>
    <w:rsid w:val="00F726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61CA2A"/>
  <w15:chartTrackingRefBased/>
  <w15:docId w15:val="{2F38CDBE-A72E-40E5-9E8F-D472832508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7461D"/>
    <w:pPr>
      <w:widowControl w:val="0"/>
      <w:spacing w:after="160" w:line="259" w:lineRule="auto"/>
      <w:jc w:val="both"/>
    </w:pPr>
  </w:style>
  <w:style w:type="paragraph" w:styleId="1">
    <w:name w:val="heading 1"/>
    <w:aliases w:val="一级标题"/>
    <w:basedOn w:val="a"/>
    <w:next w:val="a"/>
    <w:link w:val="10"/>
    <w:uiPriority w:val="9"/>
    <w:qFormat/>
    <w:rsid w:val="00B93E5C"/>
    <w:pPr>
      <w:keepNext/>
      <w:keepLines/>
      <w:spacing w:after="0" w:line="578" w:lineRule="auto"/>
      <w:jc w:val="left"/>
      <w:outlineLvl w:val="0"/>
    </w:pPr>
    <w:rPr>
      <w:bCs/>
      <w:kern w:val="44"/>
      <w:sz w:val="28"/>
      <w:szCs w:val="44"/>
    </w:rPr>
  </w:style>
  <w:style w:type="paragraph" w:styleId="2">
    <w:name w:val="heading 2"/>
    <w:aliases w:val="二级标题"/>
    <w:basedOn w:val="a"/>
    <w:next w:val="a"/>
    <w:link w:val="20"/>
    <w:uiPriority w:val="9"/>
    <w:unhideWhenUsed/>
    <w:qFormat/>
    <w:rsid w:val="00B93E5C"/>
    <w:pPr>
      <w:keepNext/>
      <w:keepLines/>
      <w:spacing w:after="0" w:line="415" w:lineRule="auto"/>
      <w:outlineLvl w:val="1"/>
    </w:pPr>
    <w:rPr>
      <w:rFonts w:asciiTheme="majorHAnsi" w:eastAsiaTheme="majorEastAsia" w:hAnsiTheme="majorHAnsi" w:cstheme="majorBidi"/>
      <w:bCs/>
      <w:sz w:val="24"/>
      <w:szCs w:val="32"/>
    </w:rPr>
  </w:style>
  <w:style w:type="paragraph" w:styleId="3">
    <w:name w:val="heading 3"/>
    <w:aliases w:val="三级标题"/>
    <w:basedOn w:val="a"/>
    <w:next w:val="a"/>
    <w:link w:val="30"/>
    <w:uiPriority w:val="9"/>
    <w:semiHidden/>
    <w:unhideWhenUsed/>
    <w:qFormat/>
    <w:rsid w:val="00B93E5C"/>
    <w:pPr>
      <w:keepNext/>
      <w:keepLines/>
      <w:spacing w:after="0" w:line="415" w:lineRule="auto"/>
      <w:outlineLvl w:val="2"/>
    </w:pPr>
    <w:rPr>
      <w:bCs/>
      <w:sz w:val="24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aliases w:val="一级标题 字符"/>
    <w:basedOn w:val="a0"/>
    <w:link w:val="1"/>
    <w:uiPriority w:val="9"/>
    <w:rsid w:val="00B93E5C"/>
    <w:rPr>
      <w:bCs/>
      <w:kern w:val="44"/>
      <w:sz w:val="28"/>
      <w:szCs w:val="44"/>
    </w:rPr>
  </w:style>
  <w:style w:type="character" w:customStyle="1" w:styleId="20">
    <w:name w:val="标题 2 字符"/>
    <w:aliases w:val="二级标题 字符"/>
    <w:basedOn w:val="a0"/>
    <w:link w:val="2"/>
    <w:uiPriority w:val="9"/>
    <w:rsid w:val="00B93E5C"/>
    <w:rPr>
      <w:rFonts w:asciiTheme="majorHAnsi" w:eastAsiaTheme="majorEastAsia" w:hAnsiTheme="majorHAnsi" w:cstheme="majorBidi"/>
      <w:bCs/>
      <w:sz w:val="24"/>
      <w:szCs w:val="32"/>
    </w:rPr>
  </w:style>
  <w:style w:type="character" w:customStyle="1" w:styleId="30">
    <w:name w:val="标题 3 字符"/>
    <w:aliases w:val="三级标题 字符"/>
    <w:basedOn w:val="a0"/>
    <w:link w:val="3"/>
    <w:uiPriority w:val="9"/>
    <w:semiHidden/>
    <w:rsid w:val="00B93E5C"/>
    <w:rPr>
      <w:bCs/>
      <w:sz w:val="24"/>
      <w:szCs w:val="32"/>
    </w:rPr>
  </w:style>
  <w:style w:type="paragraph" w:styleId="a3">
    <w:name w:val="Normal (Web)"/>
    <w:basedOn w:val="a"/>
    <w:link w:val="a4"/>
    <w:uiPriority w:val="99"/>
    <w:unhideWhenUsed/>
    <w:rsid w:val="00C7461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5">
    <w:name w:val="Table Grid"/>
    <w:basedOn w:val="a1"/>
    <w:uiPriority w:val="59"/>
    <w:qFormat/>
    <w:rsid w:val="00C7461D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C7461D"/>
    <w:pPr>
      <w:spacing w:after="0"/>
      <w:jc w:val="center"/>
    </w:pPr>
    <w:rPr>
      <w:rFonts w:ascii="等线" w:eastAsia="等线" w:hAnsi="等线"/>
      <w:noProof/>
      <w:sz w:val="20"/>
    </w:rPr>
  </w:style>
  <w:style w:type="character" w:customStyle="1" w:styleId="a4">
    <w:name w:val="普通(网站) 字符"/>
    <w:basedOn w:val="a0"/>
    <w:link w:val="a3"/>
    <w:uiPriority w:val="99"/>
    <w:rsid w:val="00C7461D"/>
    <w:rPr>
      <w:rFonts w:ascii="宋体" w:eastAsia="宋体" w:hAnsi="宋体" w:cs="宋体"/>
      <w:kern w:val="0"/>
      <w:sz w:val="24"/>
      <w:szCs w:val="24"/>
    </w:rPr>
  </w:style>
  <w:style w:type="character" w:customStyle="1" w:styleId="EndNoteBibliographyTitle0">
    <w:name w:val="EndNote Bibliography Title 字符"/>
    <w:basedOn w:val="a4"/>
    <w:link w:val="EndNoteBibliographyTitle"/>
    <w:rsid w:val="00C7461D"/>
    <w:rPr>
      <w:rFonts w:ascii="等线" w:eastAsia="等线" w:hAnsi="等线" w:cs="宋体"/>
      <w:noProof/>
      <w:kern w:val="0"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C7461D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4"/>
    <w:link w:val="EndNoteBibliography"/>
    <w:rsid w:val="00C7461D"/>
    <w:rPr>
      <w:rFonts w:ascii="等线" w:eastAsia="等线" w:hAnsi="等线" w:cs="宋体"/>
      <w:noProof/>
      <w:kern w:val="0"/>
      <w:sz w:val="2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18" Type="http://schemas.openxmlformats.org/officeDocument/2006/relationships/image" Target="media/image15.png"/><Relationship Id="rId3" Type="http://schemas.openxmlformats.org/officeDocument/2006/relationships/webSettings" Target="webSettings.xml"/><Relationship Id="rId21" Type="http://schemas.openxmlformats.org/officeDocument/2006/relationships/image" Target="media/image18.png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image" Target="media/image14.png"/><Relationship Id="rId2" Type="http://schemas.openxmlformats.org/officeDocument/2006/relationships/settings" Target="settings.xml"/><Relationship Id="rId16" Type="http://schemas.openxmlformats.org/officeDocument/2006/relationships/image" Target="media/image13.png"/><Relationship Id="rId20" Type="http://schemas.openxmlformats.org/officeDocument/2006/relationships/image" Target="media/image17.png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24" Type="http://schemas.openxmlformats.org/officeDocument/2006/relationships/theme" Target="theme/theme1.xml"/><Relationship Id="rId5" Type="http://schemas.openxmlformats.org/officeDocument/2006/relationships/image" Target="media/image2.png"/><Relationship Id="rId15" Type="http://schemas.openxmlformats.org/officeDocument/2006/relationships/image" Target="media/image12.png"/><Relationship Id="rId23" Type="http://schemas.openxmlformats.org/officeDocument/2006/relationships/fontTable" Target="fontTable.xml"/><Relationship Id="rId10" Type="http://schemas.openxmlformats.org/officeDocument/2006/relationships/image" Target="media/image7.png"/><Relationship Id="rId19" Type="http://schemas.openxmlformats.org/officeDocument/2006/relationships/image" Target="media/image16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Relationship Id="rId22" Type="http://schemas.openxmlformats.org/officeDocument/2006/relationships/image" Target="media/image19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723</Words>
  <Characters>15527</Characters>
  <Application>Microsoft Office Word</Application>
  <DocSecurity>0</DocSecurity>
  <Lines>129</Lines>
  <Paragraphs>36</Paragraphs>
  <ScaleCrop>false</ScaleCrop>
  <Company/>
  <LinksUpToDate>false</LinksUpToDate>
  <CharactersWithSpaces>18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崔欣语</dc:creator>
  <cp:keywords/>
  <dc:description/>
  <cp:lastModifiedBy>崔欣语</cp:lastModifiedBy>
  <cp:revision>8</cp:revision>
  <dcterms:created xsi:type="dcterms:W3CDTF">2021-01-12T08:53:00Z</dcterms:created>
  <dcterms:modified xsi:type="dcterms:W3CDTF">2021-02-04T14:03:00Z</dcterms:modified>
</cp:coreProperties>
</file>